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E5FC4B" w14:textId="5B4845FC" w:rsidR="00187F54" w:rsidRPr="00187F54" w:rsidRDefault="00187F54" w:rsidP="0008177F">
      <w:pPr>
        <w:pStyle w:val="Heading2"/>
        <w:rPr>
          <w:b/>
          <w:bCs/>
          <w:u w:val="none"/>
        </w:rPr>
      </w:pPr>
      <w:r w:rsidRPr="00187F54">
        <w:rPr>
          <w:b/>
          <w:bCs/>
          <w:u w:val="none"/>
        </w:rPr>
        <w:t>Graphs of validated measures</w:t>
      </w:r>
    </w:p>
    <w:p w14:paraId="7EB1BBDF" w14:textId="54FFBBEE" w:rsidR="00187F54" w:rsidRDefault="00187F54" w:rsidP="00187F54">
      <w:r>
        <w:t>23 June 2021</w:t>
      </w:r>
    </w:p>
    <w:p w14:paraId="71D97372" w14:textId="77777777" w:rsidR="00187F54" w:rsidRPr="00187F54" w:rsidRDefault="00187F54" w:rsidP="00187F54"/>
    <w:p w14:paraId="2E6B2D93" w14:textId="470967F5" w:rsidR="00260875" w:rsidRDefault="00B535F3" w:rsidP="0008177F">
      <w:pPr>
        <w:pStyle w:val="Heading2"/>
      </w:pPr>
      <w:r>
        <w:t>PHQ-4</w:t>
      </w:r>
    </w:p>
    <w:p w14:paraId="5B7E0739" w14:textId="492475F8" w:rsidR="00B535F3" w:rsidRDefault="00B535F3" w:rsidP="003A2B42">
      <w:pPr>
        <w:pStyle w:val="ListParagraph"/>
        <w:numPr>
          <w:ilvl w:val="0"/>
          <w:numId w:val="3"/>
        </w:numPr>
        <w:spacing w:line="360" w:lineRule="auto"/>
      </w:pPr>
      <w:r>
        <w:t>The PHQ4 is a valid tool for detecting anxiety and depressive disorders. Higher scores are associated with increased mental distress. Scores of 0 to 2 are rated “normal”</w:t>
      </w:r>
      <w:r w:rsidR="00D11BD6">
        <w:t xml:space="preserve"> [range 0 to 12].</w:t>
      </w:r>
      <w:r>
        <w:fldChar w:fldCharType="begin">
          <w:fldData xml:space="preserve">PEVuZE5vdGU+PENpdGU+PEF1dGhvcj5Lcm9lbmtlPC9BdXRob3I+PFllYXI+MjAwOTwvWWVhcj48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</w:fldData>
        </w:fldChar>
      </w:r>
      <w:r w:rsidR="0008177F">
        <w:instrText xml:space="preserve"> ADDIN EN.CITE </w:instrText>
      </w:r>
      <w:r w:rsidR="0008177F">
        <w:fldChar w:fldCharType="begin">
          <w:fldData xml:space="preserve">PEVuZE5vdGU+PENpdGU+PEF1dGhvcj5Lcm9lbmtlPC9BdXRob3I+PFllYXI+MjAwOTwvWWVhcj48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</w:fldData>
        </w:fldChar>
      </w:r>
      <w:r w:rsidR="0008177F">
        <w:instrText xml:space="preserve"> ADDIN EN.CITE.DATA </w:instrText>
      </w:r>
      <w:r w:rsidR="0008177F">
        <w:fldChar w:fldCharType="end"/>
      </w:r>
      <w:r>
        <w:fldChar w:fldCharType="separate"/>
      </w:r>
      <w:r w:rsidR="0008177F">
        <w:rPr>
          <w:noProof/>
        </w:rPr>
        <w:t>(1)</w:t>
      </w:r>
      <w:r>
        <w:fldChar w:fldCharType="end"/>
      </w:r>
    </w:p>
    <w:p w14:paraId="001883BC" w14:textId="41F3EB78" w:rsidR="00B535F3" w:rsidRDefault="00B535F3" w:rsidP="003A2B42">
      <w:pPr>
        <w:pStyle w:val="EndNoteBibliographyTitle"/>
        <w:numPr>
          <w:ilvl w:val="0"/>
          <w:numId w:val="3"/>
        </w:numPr>
        <w:spacing w:after="120"/>
        <w:jc w:val="left"/>
      </w:pPr>
      <w:r w:rsidRPr="00C0707A">
        <w:t>Normative data for the PHQ4 can be derived from a representative German population</w:t>
      </w:r>
      <w:r w:rsidR="00D11BD6">
        <w:t>,</w:t>
      </w:r>
      <w:r>
        <w:fldChar w:fldCharType="begin">
          <w:fldData xml:space="preserve">PEVuZE5vdGU+PENpdGU+PEF1dGhvcj5Mb3dlPC9BdXRob3I+PFllYXI+MjAxMDwvWWVhcj48UmVj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==
</w:fldData>
        </w:fldChar>
      </w:r>
      <w:r w:rsidR="0008177F">
        <w:instrText xml:space="preserve"> ADDIN EN.CITE </w:instrText>
      </w:r>
      <w:r w:rsidR="0008177F">
        <w:fldChar w:fldCharType="begin">
          <w:fldData xml:space="preserve">PEVuZE5vdGU+PENpdGU+PEF1dGhvcj5Mb3dlPC9BdXRob3I+PFllYXI+MjAxMDwvWWVhcj48UmVj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==
</w:fldData>
        </w:fldChar>
      </w:r>
      <w:r w:rsidR="0008177F">
        <w:instrText xml:space="preserve"> ADDIN EN.CITE.DATA </w:instrText>
      </w:r>
      <w:r w:rsidR="0008177F">
        <w:fldChar w:fldCharType="end"/>
      </w:r>
      <w:r>
        <w:fldChar w:fldCharType="separate"/>
      </w:r>
      <w:r w:rsidR="0008177F">
        <w:t>(2)</w:t>
      </w:r>
      <w:r>
        <w:fldChar w:fldCharType="end"/>
      </w:r>
      <w:r w:rsidRPr="00C0707A">
        <w:t xml:space="preserve"> and from the UK BioBank (NB-restricted age </w:t>
      </w:r>
      <w:r w:rsidR="00BA1D84">
        <w:t>range</w:t>
      </w:r>
      <w:r w:rsidR="00C2180C">
        <w:t xml:space="preserve"> [37 to 73 years]</w:t>
      </w:r>
      <w:r w:rsidR="00D11BD6">
        <w:t>).</w:t>
      </w:r>
      <w:r>
        <w:fldChar w:fldCharType="begin">
          <w:fldData xml:space="preserve">PEVuZE5vdGU+PENpdGU+PEF1dGhvcj5CYXR0eTwvQXV0aG9yPjxZZWFyPjIwMTY8L1llYXI+PFJl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</w:fldData>
        </w:fldChar>
      </w:r>
      <w:r w:rsidR="00D11BD6">
        <w:instrText xml:space="preserve"> ADDIN EN.CITE </w:instrText>
      </w:r>
      <w:r w:rsidR="00D11BD6">
        <w:fldChar w:fldCharType="begin">
          <w:fldData xml:space="preserve">PEVuZE5vdGU+PENpdGU+PEF1dGhvcj5CYXR0eTwvQXV0aG9yPjxZZWFyPjIwMTY8L1llYXI+PFJl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</w:fldData>
        </w:fldChar>
      </w:r>
      <w:r w:rsidR="00D11BD6">
        <w:instrText xml:space="preserve"> ADDIN EN.CITE.DATA </w:instrText>
      </w:r>
      <w:r w:rsidR="00D11BD6">
        <w:fldChar w:fldCharType="end"/>
      </w:r>
      <w:r>
        <w:fldChar w:fldCharType="separate"/>
      </w:r>
      <w:r w:rsidR="00D11BD6">
        <w:t>(3)</w:t>
      </w:r>
      <w:r>
        <w:fldChar w:fldCharType="end"/>
      </w:r>
      <w:r w:rsidRPr="00C0707A">
        <w:t xml:space="preserve"> </w:t>
      </w:r>
      <w:r>
        <w:t xml:space="preserve">In these groups, </w:t>
      </w:r>
      <w:r w:rsidRPr="00C0707A">
        <w:t>approximately 75% of the population show no mental distress (scores of 0 to 2).</w:t>
      </w:r>
    </w:p>
    <w:p w14:paraId="6F6AE3BF" w14:textId="7C96149A" w:rsidR="00B535F3" w:rsidRDefault="00B535F3" w:rsidP="003A2B42">
      <w:pPr>
        <w:pStyle w:val="EndNoteBibliographyTitle"/>
        <w:numPr>
          <w:ilvl w:val="0"/>
          <w:numId w:val="3"/>
        </w:numPr>
        <w:spacing w:after="120"/>
        <w:jc w:val="left"/>
      </w:pPr>
      <w:r>
        <w:t xml:space="preserve">We can split results from the PHQ4 to indicate </w:t>
      </w:r>
      <w:r w:rsidR="00C2180C">
        <w:t>probable</w:t>
      </w:r>
      <w:r>
        <w:t xml:space="preserve"> anxiety and </w:t>
      </w:r>
      <w:r w:rsidR="00C2180C">
        <w:t>probable</w:t>
      </w:r>
      <w:r>
        <w:t xml:space="preserve"> depression. </w:t>
      </w:r>
    </w:p>
    <w:p w14:paraId="6743F0BD" w14:textId="77777777" w:rsidR="00C2180C" w:rsidRDefault="00C2180C" w:rsidP="00C2180C">
      <w:pPr>
        <w:pStyle w:val="ListParagraph"/>
        <w:numPr>
          <w:ilvl w:val="0"/>
          <w:numId w:val="3"/>
        </w:numPr>
        <w:spacing w:line="360" w:lineRule="auto"/>
      </w:pPr>
      <w:r>
        <w:t>Mental distress, probable anxiety and probable depression across the pandemic are charted in Figure 1.</w:t>
      </w:r>
    </w:p>
    <w:p w14:paraId="32921BBD" w14:textId="4F591B6E" w:rsidR="00ED3AAF" w:rsidRDefault="00ED3AAF" w:rsidP="003A2B42">
      <w:r>
        <w:t>Figure 1. Probable mental distress, as measured by the PHQ</w:t>
      </w:r>
      <w:r w:rsidR="00950687">
        <w:t>4.</w:t>
      </w:r>
    </w:p>
    <w:p w14:paraId="00713CCE" w14:textId="42A46B83" w:rsidR="00312507" w:rsidRDefault="008860C1" w:rsidP="00312507">
      <w:r>
        <w:rPr>
          <w:noProof/>
        </w:rPr>
        <w:lastRenderedPageBreak/>
        <w:drawing>
          <wp:inline distT="0" distB="0" distL="0" distR="0" wp14:anchorId="13D1324A" wp14:editId="4CB84114">
            <wp:extent cx="5778434" cy="3884283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2600" cy="39072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745956" w14:textId="77777777" w:rsidR="00A477FC" w:rsidRPr="00C0707A" w:rsidRDefault="00A477FC" w:rsidP="00A477FC">
      <w:pPr>
        <w:pStyle w:val="EndNoteBibliographyTitle"/>
        <w:numPr>
          <w:ilvl w:val="0"/>
          <w:numId w:val="3"/>
        </w:numPr>
        <w:spacing w:after="120"/>
        <w:jc w:val="left"/>
      </w:pPr>
      <w:r>
        <w:t>A different study conducted during the pandemic also used the PHQ4 to measure probable anxiety and depression in the general population in the UK (data collected 6-7 May 2020).</w:t>
      </w:r>
      <w:r>
        <w:fldChar w:fldCharType="begin"/>
      </w:r>
      <w:r>
        <w:instrText xml:space="preserve"> ADDIN EN.CITE &lt;EndNote&gt;&lt;Cite&gt;&lt;Author&gt;Smith&lt;/Author&gt;&lt;Year&gt;2020&lt;/Year&gt;&lt;RecNum&gt;1673&lt;/RecNum&gt;&lt;DisplayText&gt;(4)&lt;/DisplayText&gt;&lt;record&gt;&lt;rec-number&gt;1673&lt;/rec-number&gt;&lt;foreign-keys&gt;&lt;key app="EN" db-id="9sd52apfcatzr4eas2c50xv5w22frvd0sp92" timestamp="1592226757"&gt;1673&lt;/key&gt;&lt;/foreign-keys&gt;&lt;ref-type name="Journal Article"&gt;17&lt;/ref-type&gt;&lt;contributors&gt;&lt;authors&gt;&lt;author&gt;Smith, L. E.&lt;/author&gt;&lt;author&gt;Amlot, R.&lt;/author&gt;&lt;author&gt;Lambert, H.&lt;/author&gt;&lt;author&gt;Oliver, I.&lt;/author&gt;&lt;author&gt;Robin, C.&lt;/author&gt;&lt;author&gt;Yardley, L.&lt;/author&gt;&lt;author&gt;Rubin, G. J.&lt;/author&gt;&lt;/authors&gt;&lt;/contributors&gt;&lt;titles&gt;&lt;title&gt;Factors associated with self-reported anxiety, depression, and general health during the UK lockdown; a cross-sectional survey&lt;/title&gt;&lt;secondary-title&gt;MedRxiv&lt;/secondary-title&gt;&lt;/titles&gt;&lt;periodical&gt;&lt;full-title&gt;medRxiv&lt;/full-title&gt;&lt;/periodical&gt;&lt;dates&gt;&lt;year&gt;2020&lt;/year&gt;&lt;/dates&gt;&lt;urls&gt;&lt;related-urls&gt;&lt;url&gt;https://www.medrxiv.org/content/medrxiv/early/2020/06/23/2020.06.23.20137901.full.pdf&lt;/url&gt;&lt;/related-urls&gt;&lt;/urls&gt;&lt;electronic-resource-num&gt;10.1101/2020.06.23.20137901&lt;/electronic-resource-num&gt;&lt;/record&gt;&lt;/Cite&gt;&lt;/EndNote&gt;</w:instrText>
      </w:r>
      <w:r>
        <w:fldChar w:fldCharType="separate"/>
      </w:r>
      <w:r>
        <w:t>(4)</w:t>
      </w:r>
      <w:r>
        <w:fldChar w:fldCharType="end"/>
      </w:r>
      <w:r>
        <w:t xml:space="preserve"> This study also found similar results, with 22% of the sample reported probable anxiety, and 24% reported probable depression.</w:t>
      </w:r>
      <w:r w:rsidRPr="00C0707A">
        <w:t xml:space="preserve"> </w:t>
      </w:r>
    </w:p>
    <w:p w14:paraId="6CAC322D" w14:textId="4F93E3ED" w:rsidR="00260875" w:rsidRDefault="00260875" w:rsidP="00F860D2">
      <w:pPr>
        <w:spacing w:after="160" w:line="259" w:lineRule="auto"/>
      </w:pPr>
    </w:p>
    <w:p w14:paraId="4994CDFB" w14:textId="77777777" w:rsidR="00F860D2" w:rsidRDefault="00F860D2" w:rsidP="003A2B42">
      <w:pPr>
        <w:pStyle w:val="Heading2"/>
        <w:spacing w:before="0"/>
      </w:pPr>
      <w:r w:rsidRPr="00F860D2">
        <w:t>Short Warwick-Edinburgh Mental Wellbeing Scale (SWEMWS)</w:t>
      </w:r>
    </w:p>
    <w:p w14:paraId="4460D199" w14:textId="578014F1" w:rsidR="000529AB" w:rsidRDefault="000529AB" w:rsidP="003A2B42">
      <w:pPr>
        <w:pStyle w:val="ListParagraph"/>
        <w:numPr>
          <w:ilvl w:val="0"/>
          <w:numId w:val="4"/>
        </w:numPr>
        <w:spacing w:line="360" w:lineRule="auto"/>
        <w:ind w:hanging="357"/>
      </w:pPr>
      <w:r>
        <w:t>The Short Warwick-Edinburgh Mental Wellbeing Scale (SWEMWS) is a valid</w:t>
      </w:r>
      <w:r w:rsidR="00F96D81">
        <w:t>ated</w:t>
      </w:r>
      <w:r>
        <w:t xml:space="preserve"> tool for measuring wellbeing</w:t>
      </w:r>
      <w:r w:rsidR="00FB7873">
        <w:t xml:space="preserve"> (</w:t>
      </w:r>
      <w:r w:rsidR="00BA1D84">
        <w:t xml:space="preserve">score </w:t>
      </w:r>
      <w:r w:rsidR="00FB7873">
        <w:t>range</w:t>
      </w:r>
      <w:r w:rsidR="00BA1D84">
        <w:t>s</w:t>
      </w:r>
      <w:r w:rsidR="00FB7873">
        <w:t xml:space="preserve"> </w:t>
      </w:r>
      <w:r w:rsidR="00BA1D84">
        <w:t xml:space="preserve">from </w:t>
      </w:r>
      <w:r w:rsidR="00FB7873">
        <w:t>7 to 35)</w:t>
      </w:r>
      <w:r>
        <w:t>. Higher scores are associated with better mental wellbeing. Scores for the SWEMWS (7 items) can be transformed to facilitate comparison with the Warwick-Edinburgh Mental Wellbeing Scale (14 items)</w:t>
      </w:r>
      <w:r w:rsidR="008860C1">
        <w:t>.</w:t>
      </w:r>
      <w:r>
        <w:fldChar w:fldCharType="begin">
          <w:fldData xml:space="preserve">PEVuZE5vdGU+PENpdGU+PEF1dGhvcj5TdGV3YXJ0LUJyb3duPC9BdXRob3I+PFllYXI+MjAwOTwv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</w:fldData>
        </w:fldChar>
      </w:r>
      <w:r w:rsidR="00D11BD6">
        <w:instrText xml:space="preserve"> ADDIN EN.CITE </w:instrText>
      </w:r>
      <w:r w:rsidR="00D11BD6">
        <w:fldChar w:fldCharType="begin">
          <w:fldData xml:space="preserve">PEVuZE5vdGU+PENpdGU+PEF1dGhvcj5TdGV3YXJ0LUJyb3duPC9BdXRob3I+PFllYXI+MjAwOTwv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</w:fldData>
        </w:fldChar>
      </w:r>
      <w:r w:rsidR="00D11BD6">
        <w:instrText xml:space="preserve"> ADDIN EN.CITE.DATA </w:instrText>
      </w:r>
      <w:r w:rsidR="00D11BD6">
        <w:fldChar w:fldCharType="end"/>
      </w:r>
      <w:r>
        <w:fldChar w:fldCharType="separate"/>
      </w:r>
      <w:r w:rsidR="00D11BD6">
        <w:rPr>
          <w:noProof/>
        </w:rPr>
        <w:t>(5)</w:t>
      </w:r>
      <w:r>
        <w:fldChar w:fldCharType="end"/>
      </w:r>
    </w:p>
    <w:p w14:paraId="5155C056" w14:textId="44404CE3" w:rsidR="000529AB" w:rsidRDefault="000529AB" w:rsidP="003A2B42">
      <w:pPr>
        <w:pStyle w:val="ListParagraph"/>
        <w:numPr>
          <w:ilvl w:val="0"/>
          <w:numId w:val="4"/>
        </w:numPr>
        <w:spacing w:line="360" w:lineRule="auto"/>
        <w:ind w:hanging="357"/>
      </w:pPr>
      <w:r>
        <w:t>Normative data for the SWEMWS in the UK population indicates the (transformed) mean score for women is 23.2 and the mean score for men is 23.7</w:t>
      </w:r>
      <w:r w:rsidR="008860C1">
        <w:t>.</w:t>
      </w:r>
      <w:r>
        <w:fldChar w:fldCharType="begin">
          <w:fldData xml:space="preserve">PEVuZE5vdGU+PENpdGU+PEF1dGhvcj5OZyBGYXQ8L0F1dGhvcj48WWVhcj4yMDE3PC9ZZWFyPjxS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</w:fldData>
        </w:fldChar>
      </w:r>
      <w:r w:rsidR="00D11BD6">
        <w:instrText xml:space="preserve"> ADDIN EN.CITE </w:instrText>
      </w:r>
      <w:r w:rsidR="00D11BD6">
        <w:fldChar w:fldCharType="begin">
          <w:fldData xml:space="preserve">PEVuZE5vdGU+PENpdGU+PEF1dGhvcj5OZyBGYXQ8L0F1dGhvcj48WWVhcj4yMDE3PC9ZZWFyPjxS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</w:fldData>
        </w:fldChar>
      </w:r>
      <w:r w:rsidR="00D11BD6">
        <w:instrText xml:space="preserve"> ADDIN EN.CITE.DATA </w:instrText>
      </w:r>
      <w:r w:rsidR="00D11BD6">
        <w:fldChar w:fldCharType="end"/>
      </w:r>
      <w:r>
        <w:fldChar w:fldCharType="separate"/>
      </w:r>
      <w:r w:rsidR="00D11BD6">
        <w:rPr>
          <w:noProof/>
        </w:rPr>
        <w:t>(6)</w:t>
      </w:r>
      <w:r>
        <w:fldChar w:fldCharType="end"/>
      </w:r>
    </w:p>
    <w:p w14:paraId="043EC410" w14:textId="5659129E" w:rsidR="00950687" w:rsidRDefault="00797B30" w:rsidP="003A2B42">
      <w:pPr>
        <w:pStyle w:val="ListParagraph"/>
        <w:numPr>
          <w:ilvl w:val="0"/>
          <w:numId w:val="4"/>
        </w:numPr>
        <w:spacing w:line="360" w:lineRule="auto"/>
        <w:ind w:hanging="357"/>
      </w:pPr>
      <w:r>
        <w:t>Mean w</w:t>
      </w:r>
      <w:r w:rsidR="00950687">
        <w:t>ellbeing</w:t>
      </w:r>
      <w:r>
        <w:t xml:space="preserve"> scores, by gender</w:t>
      </w:r>
      <w:r w:rsidR="00950687">
        <w:t xml:space="preserve">, as measured by the </w:t>
      </w:r>
      <w:r w:rsidR="00C2180C">
        <w:t xml:space="preserve">transformed </w:t>
      </w:r>
      <w:r w:rsidR="00950687">
        <w:t xml:space="preserve">SWEMWS </w:t>
      </w:r>
      <w:r>
        <w:t>are</w:t>
      </w:r>
      <w:r w:rsidR="00950687">
        <w:t xml:space="preserve"> sh</w:t>
      </w:r>
      <w:r>
        <w:t>own in Figure 2.</w:t>
      </w:r>
    </w:p>
    <w:p w14:paraId="01808A2E" w14:textId="77777777" w:rsidR="00D671EF" w:rsidRDefault="00D671EF" w:rsidP="003A2B42"/>
    <w:p w14:paraId="37AF6D9E" w14:textId="7DBDB2ED" w:rsidR="00797B30" w:rsidRDefault="00797B30" w:rsidP="003A2B42">
      <w:r>
        <w:lastRenderedPageBreak/>
        <w:t>Figure 2. Mean wellbeing scores, by gender, as measured by the SWEMWS</w:t>
      </w:r>
      <w:r w:rsidR="003761B1">
        <w:t xml:space="preserve"> (data transformed).</w:t>
      </w:r>
    </w:p>
    <w:p w14:paraId="460F7939" w14:textId="78F283F5" w:rsidR="00510229" w:rsidRDefault="00F668DE">
      <w:pPr>
        <w:spacing w:after="160" w:line="259" w:lineRule="auto"/>
      </w:pPr>
      <w:r>
        <w:rPr>
          <w:noProof/>
        </w:rPr>
        <w:drawing>
          <wp:inline distT="0" distB="0" distL="0" distR="0" wp14:anchorId="0ABD56C0" wp14:editId="4F9523D2">
            <wp:extent cx="4937760" cy="3697556"/>
            <wp:effectExtent l="0" t="0" r="15240" b="17780"/>
            <wp:docPr id="5" name="Chart 5">
              <a:extLst xmlns:a="http://schemas.openxmlformats.org/drawingml/2006/main">
                <a:ext uri="{FF2B5EF4-FFF2-40B4-BE49-F238E27FC236}">
                  <a16:creationId xmlns:a16="http://schemas.microsoft.com/office/drawing/2014/main" id="{F01CDFDB-F98A-41EB-8026-7E4CC1AF09F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56C3C44D" w14:textId="77777777" w:rsidR="00510229" w:rsidRDefault="00510229">
      <w:pPr>
        <w:spacing w:after="160" w:line="259" w:lineRule="auto"/>
      </w:pPr>
      <w:r>
        <w:br w:type="page"/>
      </w:r>
    </w:p>
    <w:p w14:paraId="625CBF8D" w14:textId="0DA86CD7" w:rsidR="00510229" w:rsidRDefault="00C97EFE" w:rsidP="00C97EFE">
      <w:pPr>
        <w:pStyle w:val="Heading2"/>
      </w:pPr>
      <w:r w:rsidRPr="00C97EFE">
        <w:lastRenderedPageBreak/>
        <w:t xml:space="preserve">Alcohol Use Disorders Identification Test </w:t>
      </w:r>
      <w:r>
        <w:t>(</w:t>
      </w:r>
      <w:r w:rsidR="00510229">
        <w:t>AUDIT-C</w:t>
      </w:r>
      <w:r>
        <w:t>)</w:t>
      </w:r>
    </w:p>
    <w:p w14:paraId="03750937" w14:textId="461E22C7" w:rsidR="00BC2A30" w:rsidRDefault="00BC2A30" w:rsidP="00C97EFE">
      <w:pPr>
        <w:pStyle w:val="EndNoteBibliographyTitle"/>
        <w:spacing w:after="120"/>
        <w:jc w:val="left"/>
      </w:pPr>
      <w:r w:rsidRPr="00BC2A30">
        <w:t xml:space="preserve">AUDIT-C is a </w:t>
      </w:r>
      <w:r>
        <w:t>valid</w:t>
      </w:r>
      <w:r w:rsidR="00BA1D84">
        <w:t>ated</w:t>
      </w:r>
      <w:r>
        <w:t xml:space="preserve"> tool </w:t>
      </w:r>
      <w:r w:rsidRPr="00BC2A30">
        <w:t xml:space="preserve">that can identify </w:t>
      </w:r>
      <w:r w:rsidR="00F96D81">
        <w:t>those</w:t>
      </w:r>
      <w:r w:rsidR="00F96D81" w:rsidRPr="00BC2A30">
        <w:t xml:space="preserve"> </w:t>
      </w:r>
      <w:r w:rsidRPr="00BC2A30">
        <w:t xml:space="preserve">who are </w:t>
      </w:r>
      <w:r w:rsidR="0074798D">
        <w:t>problematic drinkers (</w:t>
      </w:r>
      <w:r w:rsidR="00F96D81">
        <w:t xml:space="preserve">those who are </w:t>
      </w:r>
      <w:r w:rsidRPr="00BC2A30">
        <w:t>hazardous drink</w:t>
      </w:r>
      <w:r w:rsidR="0074798D">
        <w:t>ing</w:t>
      </w:r>
      <w:r w:rsidRPr="00BC2A30">
        <w:t xml:space="preserve"> or </w:t>
      </w:r>
      <w:r w:rsidR="00F96D81">
        <w:t xml:space="preserve">who </w:t>
      </w:r>
      <w:r w:rsidRPr="00BC2A30">
        <w:t>have active alcohol use disorders</w:t>
      </w:r>
      <w:r w:rsidR="00445E87">
        <w:t xml:space="preserve">; </w:t>
      </w:r>
      <w:r w:rsidR="00BA1D84">
        <w:t xml:space="preserve">those with a </w:t>
      </w:r>
      <w:r w:rsidR="00445E87">
        <w:t>score</w:t>
      </w:r>
      <w:r w:rsidR="00BA1D84">
        <w:t xml:space="preserve"> of</w:t>
      </w:r>
      <w:r w:rsidR="00445E87">
        <w:t xml:space="preserve"> 5 or above</w:t>
      </w:r>
      <w:r w:rsidR="0074798D">
        <w:t>).</w:t>
      </w:r>
      <w:r w:rsidR="008860C1">
        <w:fldChar w:fldCharType="begin"/>
      </w:r>
      <w:r w:rsidR="00406441">
        <w:instrText xml:space="preserve"> ADDIN EN.CITE &lt;EndNote&gt;&lt;Cite&gt;&lt;RecNum&gt;2340&lt;/RecNum&gt;&lt;DisplayText&gt;(7, 8)&lt;/DisplayText&gt;&lt;record&gt;&lt;rec-number&gt;2340&lt;/rec-number&gt;&lt;foreign-keys&gt;&lt;key app="EN" db-id="9sd52apfcatzr4eas2c50xv5w22frvd0sp92" timestamp="1624439810"&gt;2340&lt;/key&gt;&lt;/foreign-keys&gt;&lt;ref-type name="Web Page"&gt;12&lt;/ref-type&gt;&lt;contributors&gt;&lt;/contributors&gt;&lt;titles&gt;&lt;title&gt;Alcohol screening tool&lt;/title&gt;&lt;/titles&gt;&lt;number&gt;23 June 2021&lt;/number&gt;&lt;dates&gt;&lt;/dates&gt;&lt;urls&gt;&lt;related-urls&gt;&lt;url&gt;https://www.gmmh.nhs.uk/download.cfm?doc=docm93jijm4n639.pdf&amp;amp;ver=1017&lt;/url&gt;&lt;/related-urls&gt;&lt;/urls&gt;&lt;/record&gt;&lt;/Cite&gt;&lt;Cite&gt;&lt;Author&gt;Public Health England&lt;/Author&gt;&lt;Year&gt;2020&lt;/Year&gt;&lt;RecNum&gt;2341&lt;/RecNum&gt;&lt;record&gt;&lt;rec-number&gt;2341&lt;/rec-number&gt;&lt;foreign-keys&gt;&lt;key app="EN" db-id="9sd52apfcatzr4eas2c50xv5w22frvd0sp92" timestamp="1624440164"&gt;2341&lt;/key&gt;&lt;/foreign-keys&gt;&lt;ref-type name="Web Page"&gt;12&lt;/ref-type&gt;&lt;contributors&gt;&lt;authors&gt;&lt;author&gt;Public Health England,&lt;/author&gt;&lt;/authors&gt;&lt;/contributors&gt;&lt;titles&gt;&lt;title&gt;Guidance on the 5 alcohol use screening tests&lt;/title&gt;&lt;/titles&gt;&lt;number&gt;23 June 2021&lt;/number&gt;&lt;dates&gt;&lt;year&gt;2020&lt;/year&gt;&lt;pub-dates&gt;&lt;date&gt;30 October 2020&lt;/date&gt;&lt;/pub-dates&gt;&lt;/dates&gt;&lt;urls&gt;&lt;related-urls&gt;&lt;url&gt;https://www.gov.uk/government/publications/alcohol-use-screening-tests/guidance-on-the-5-alcohol-use-screening-tests&lt;/url&gt;&lt;/related-urls&gt;&lt;/urls&gt;&lt;/record&gt;&lt;/Cite&gt;&lt;/EndNote&gt;</w:instrText>
      </w:r>
      <w:r w:rsidR="008860C1">
        <w:fldChar w:fldCharType="separate"/>
      </w:r>
      <w:r w:rsidR="00406441">
        <w:t>(7, 8)</w:t>
      </w:r>
      <w:r w:rsidR="008860C1">
        <w:fldChar w:fldCharType="end"/>
      </w:r>
      <w:r w:rsidR="008860C1">
        <w:t xml:space="preserve"> Higher scores are associated with problematic drinking.</w:t>
      </w:r>
    </w:p>
    <w:p w14:paraId="0D29151F" w14:textId="60710BDC" w:rsidR="007B0011" w:rsidRDefault="007B0011" w:rsidP="00C97EFE">
      <w:pPr>
        <w:pStyle w:val="EndNoteBibliographyTitle"/>
        <w:spacing w:after="120"/>
        <w:jc w:val="left"/>
      </w:pPr>
      <w:r>
        <w:t>Alcohol consumption is higher in men than women.</w:t>
      </w:r>
      <w:r>
        <w:fldChar w:fldCharType="begin"/>
      </w:r>
      <w:r>
        <w:instrText xml:space="preserve"> ADDIN EN.CITE &lt;EndNote&gt;&lt;Cite&gt;&lt;Author&gt;Office for National Statistics&lt;/Author&gt;&lt;Year&gt;2020&lt;/Year&gt;&lt;RecNum&gt;2342&lt;/RecNum&gt;&lt;DisplayText&gt;(9)&lt;/DisplayText&gt;&lt;record&gt;&lt;rec-number&gt;2342&lt;/rec-number&gt;&lt;foreign-keys&gt;&lt;key app="EN" db-id="9sd52apfcatzr4eas2c50xv5w22frvd0sp92" timestamp="1624440614"&gt;2342&lt;/key&gt;&lt;/foreign-keys&gt;&lt;ref-type name="Web Page"&gt;12&lt;/ref-type&gt;&lt;contributors&gt;&lt;authors&gt;&lt;author&gt;Office for National Statistics,&lt;/author&gt;&lt;/authors&gt;&lt;/contributors&gt;&lt;titles&gt;&lt;title&gt;Part 4: Drinking behaviours among adults&lt;/title&gt;&lt;secondary-title&gt;Statistics on Alcohol, England 2020&lt;/secondary-title&gt;&lt;/titles&gt;&lt;number&gt;23 June 2021&lt;/number&gt;&lt;dates&gt;&lt;year&gt;2020&lt;/year&gt;&lt;pub-dates&gt;&lt;date&gt;30 January 2020&lt;/date&gt;&lt;/pub-dates&gt;&lt;/dates&gt;&lt;urls&gt;&lt;related-urls&gt;&lt;url&gt;https://digital.nhs.uk/data-and-information/publications/statistical/statistics-on-alcohol/2020/part-4&lt;/url&gt;&lt;/related-urls&gt;&lt;/urls&gt;&lt;/record&gt;&lt;/Cite&gt;&lt;/EndNote&gt;</w:instrText>
      </w:r>
      <w:r>
        <w:fldChar w:fldCharType="separate"/>
      </w:r>
      <w:r>
        <w:t>(9)</w:t>
      </w:r>
      <w:r>
        <w:fldChar w:fldCharType="end"/>
      </w:r>
    </w:p>
    <w:p w14:paraId="76044E6F" w14:textId="09EE5C5B" w:rsidR="00D671EF" w:rsidRDefault="00D671EF" w:rsidP="00C97EFE">
      <w:pPr>
        <w:pStyle w:val="ListParagraph"/>
        <w:numPr>
          <w:ilvl w:val="0"/>
          <w:numId w:val="4"/>
        </w:numPr>
        <w:spacing w:line="360" w:lineRule="auto"/>
        <w:ind w:hanging="357"/>
      </w:pPr>
      <w:r>
        <w:t>The percentage of people who reported hazardous drinking during the pandemic is shown in Figure 3.</w:t>
      </w:r>
    </w:p>
    <w:p w14:paraId="361F9E2F" w14:textId="77777777" w:rsidR="00D671EF" w:rsidRDefault="00D671EF" w:rsidP="00C97EFE">
      <w:pPr>
        <w:pStyle w:val="EndNoteBibliographyTitle"/>
        <w:numPr>
          <w:ilvl w:val="0"/>
          <w:numId w:val="0"/>
        </w:numPr>
        <w:spacing w:after="120"/>
        <w:jc w:val="left"/>
      </w:pPr>
    </w:p>
    <w:p w14:paraId="4A8693CC" w14:textId="1859B50D" w:rsidR="00510229" w:rsidRDefault="00510229" w:rsidP="00C97EFE">
      <w:r>
        <w:t xml:space="preserve">Figure 3. Percentage of people </w:t>
      </w:r>
      <w:r w:rsidR="00A015A6">
        <w:t xml:space="preserve">who </w:t>
      </w:r>
      <w:r w:rsidR="00D671EF">
        <w:t>reported hazardous drinking during the pandemic.</w:t>
      </w:r>
    </w:p>
    <w:p w14:paraId="7CC883E6" w14:textId="5765612B" w:rsidR="00F860D2" w:rsidRDefault="00445E87">
      <w:pPr>
        <w:spacing w:after="160" w:line="259" w:lineRule="auto"/>
      </w:pPr>
      <w:r>
        <w:rPr>
          <w:noProof/>
        </w:rPr>
        <w:drawing>
          <wp:inline distT="0" distB="0" distL="0" distR="0" wp14:anchorId="490A859D" wp14:editId="5BB36C06">
            <wp:extent cx="5451231" cy="3269229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1030" cy="32751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860D2">
        <w:br w:type="page"/>
      </w:r>
    </w:p>
    <w:p w14:paraId="3237528B" w14:textId="77777777" w:rsidR="0008177F" w:rsidRDefault="0008177F" w:rsidP="0008177F">
      <w:pPr>
        <w:pStyle w:val="Heading2"/>
      </w:pPr>
      <w:r>
        <w:lastRenderedPageBreak/>
        <w:t>References</w:t>
      </w:r>
    </w:p>
    <w:p w14:paraId="33130D28" w14:textId="77777777" w:rsidR="007B0011" w:rsidRPr="007B0011" w:rsidRDefault="0008177F" w:rsidP="007B0011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B0011" w:rsidRPr="007B0011">
        <w:t>1.</w:t>
      </w:r>
      <w:r w:rsidR="007B0011" w:rsidRPr="007B0011">
        <w:tab/>
        <w:t>Kroenke K, Spitzer RL, Williams JB, Lowe B. An ultra-brief screening scale for anxiety and depression: the PHQ-4. Psychosomatics. 2009;50(6):613-21.</w:t>
      </w:r>
    </w:p>
    <w:p w14:paraId="16CE7797" w14:textId="77777777" w:rsidR="007B0011" w:rsidRPr="007B0011" w:rsidRDefault="007B0011" w:rsidP="007B0011">
      <w:pPr>
        <w:pStyle w:val="EndNoteBibliography"/>
      </w:pPr>
      <w:r w:rsidRPr="007B0011">
        <w:t>2.</w:t>
      </w:r>
      <w:r w:rsidRPr="007B0011">
        <w:tab/>
        <w:t>Lowe B, Wahl I, Rose M, Spitzer C, Glaesmer H, Wingenfeld K, et al. A 4-item measure of depression and anxiety: validation and standardization of the Patient Health Questionnaire-4 (PHQ-4) in the general population. J Affect Disord. 2010;122(1-2):86-95.</w:t>
      </w:r>
    </w:p>
    <w:p w14:paraId="6C5866A4" w14:textId="77777777" w:rsidR="007B0011" w:rsidRPr="007B0011" w:rsidRDefault="007B0011" w:rsidP="007B0011">
      <w:pPr>
        <w:pStyle w:val="EndNoteBibliography"/>
      </w:pPr>
      <w:r w:rsidRPr="007B0011">
        <w:t>3.</w:t>
      </w:r>
      <w:r w:rsidRPr="007B0011">
        <w:tab/>
        <w:t>Batty GD, McIntosh AM, Russ TC, Deary IJ, Gale CR. Psychological distress, neuroticism, and cause-specific mortality: early prospective evidence from UK Biobank. J Epidemiol Community Health. 2016;70(11):1136-9.</w:t>
      </w:r>
    </w:p>
    <w:p w14:paraId="489EA8CC" w14:textId="77777777" w:rsidR="007B0011" w:rsidRPr="007B0011" w:rsidRDefault="007B0011" w:rsidP="007B0011">
      <w:pPr>
        <w:pStyle w:val="EndNoteBibliography"/>
      </w:pPr>
      <w:r w:rsidRPr="007B0011">
        <w:t>4.</w:t>
      </w:r>
      <w:r w:rsidRPr="007B0011">
        <w:tab/>
        <w:t>Smith LE, Amlot R, Lambert H, Oliver I, Robin C, Yardley L, et al. Factors associated with self-reported anxiety, depression, and general health during the UK lockdown; a cross-sectional survey. MedRxiv. 2020.</w:t>
      </w:r>
    </w:p>
    <w:p w14:paraId="6EAD3ECB" w14:textId="77777777" w:rsidR="007B0011" w:rsidRPr="007B0011" w:rsidRDefault="007B0011" w:rsidP="007B0011">
      <w:pPr>
        <w:pStyle w:val="EndNoteBibliography"/>
      </w:pPr>
      <w:r w:rsidRPr="007B0011">
        <w:t>5.</w:t>
      </w:r>
      <w:r w:rsidRPr="007B0011">
        <w:tab/>
        <w:t>Stewart-Brown S, Tennant A, Tennant R, Platt S, Parkinson J, Weich S. Internal construct validity of the Warwick-Edinburgh Mental Well-being Scale (WEMWBS): a Rasch analysis using data from the Scottish Health Education Population Survey. Health Qual Life Outcomes. 2009;7:15.</w:t>
      </w:r>
    </w:p>
    <w:p w14:paraId="269A9602" w14:textId="77777777" w:rsidR="007B0011" w:rsidRPr="007B0011" w:rsidRDefault="007B0011" w:rsidP="007B0011">
      <w:pPr>
        <w:pStyle w:val="EndNoteBibliography"/>
      </w:pPr>
      <w:r w:rsidRPr="007B0011">
        <w:t>6.</w:t>
      </w:r>
      <w:r w:rsidRPr="007B0011">
        <w:tab/>
        <w:t>Ng Fat L, Scholes S, Boniface S, Mindell J, Stewart-Brown S. Evaluating and establishing national norms for mental wellbeing using the short Warwick-Edinburgh Mental Well-being Scale (SWEMWBS): findings from the Health Survey for England. Qual Life Res. 2017;26(5):1129-44.</w:t>
      </w:r>
    </w:p>
    <w:p w14:paraId="3B18B274" w14:textId="71B1F4A3" w:rsidR="007B0011" w:rsidRPr="007B0011" w:rsidRDefault="007B0011" w:rsidP="007B0011">
      <w:pPr>
        <w:pStyle w:val="EndNoteBibliography"/>
      </w:pPr>
      <w:r w:rsidRPr="007B0011">
        <w:t>7.</w:t>
      </w:r>
      <w:r w:rsidRPr="007B0011">
        <w:tab/>
        <w:t xml:space="preserve">Alcohol screening tool  [Available from: </w:t>
      </w:r>
      <w:hyperlink r:id="rId13" w:history="1">
        <w:r w:rsidRPr="007B0011">
          <w:rPr>
            <w:rStyle w:val="Hyperlink"/>
          </w:rPr>
          <w:t>https://www.gmmh.nhs.uk/download.cfm?doc=docm93jijm4n639.pdf&amp;ver=1017</w:t>
        </w:r>
      </w:hyperlink>
      <w:r w:rsidRPr="007B0011">
        <w:t>.</w:t>
      </w:r>
    </w:p>
    <w:p w14:paraId="4A84386B" w14:textId="000432FF" w:rsidR="007B0011" w:rsidRPr="007B0011" w:rsidRDefault="007B0011" w:rsidP="007B0011">
      <w:pPr>
        <w:pStyle w:val="EndNoteBibliography"/>
      </w:pPr>
      <w:r w:rsidRPr="007B0011">
        <w:t>8.</w:t>
      </w:r>
      <w:r w:rsidRPr="007B0011">
        <w:tab/>
        <w:t xml:space="preserve">Public Health England. Guidance on the 5 alcohol use screening tests 2020 [updated 30 October 2020. Available from: </w:t>
      </w:r>
      <w:hyperlink r:id="rId14" w:history="1">
        <w:r w:rsidRPr="007B0011">
          <w:rPr>
            <w:rStyle w:val="Hyperlink"/>
          </w:rPr>
          <w:t>https://www.gov.uk/government/publications/alcohol-use-screening-tests/guidance-on-the-5-alcohol-use-screening-tests</w:t>
        </w:r>
      </w:hyperlink>
      <w:r w:rsidRPr="007B0011">
        <w:t>.</w:t>
      </w:r>
    </w:p>
    <w:p w14:paraId="71A0DB10" w14:textId="71A522A2" w:rsidR="007B0011" w:rsidRPr="007B0011" w:rsidRDefault="007B0011" w:rsidP="007B0011">
      <w:pPr>
        <w:pStyle w:val="EndNoteBibliography"/>
      </w:pPr>
      <w:r w:rsidRPr="007B0011">
        <w:t>9.</w:t>
      </w:r>
      <w:r w:rsidRPr="007B0011">
        <w:tab/>
        <w:t xml:space="preserve">Office for National Statistics. Part 4: Drinking behaviours among adults 2020 [updated 30 January 2020. Available from: </w:t>
      </w:r>
      <w:hyperlink r:id="rId15" w:history="1">
        <w:r w:rsidRPr="007B0011">
          <w:rPr>
            <w:rStyle w:val="Hyperlink"/>
          </w:rPr>
          <w:t>https://digital.nhs.uk/data-and-information/publications/statistical/statistics-on-alcohol/2020/part-4</w:t>
        </w:r>
      </w:hyperlink>
      <w:r w:rsidRPr="007B0011">
        <w:t>.</w:t>
      </w:r>
    </w:p>
    <w:p w14:paraId="12121D5E" w14:textId="2465D4C9" w:rsidR="0008177F" w:rsidRDefault="0008177F" w:rsidP="0008177F">
      <w:r>
        <w:fldChar w:fldCharType="end"/>
      </w:r>
    </w:p>
    <w:p w14:paraId="2093F315" w14:textId="77777777" w:rsidR="0008177F" w:rsidRDefault="0008177F">
      <w:pPr>
        <w:spacing w:after="160" w:line="259" w:lineRule="auto"/>
      </w:pPr>
      <w:r>
        <w:br w:type="page"/>
      </w:r>
    </w:p>
    <w:p w14:paraId="648B57FA" w14:textId="5BFD5432" w:rsidR="004122D9" w:rsidRDefault="002B4C6F" w:rsidP="0008177F">
      <w:r>
        <w:lastRenderedPageBreak/>
        <w:t>Datasets used:</w:t>
      </w:r>
    </w:p>
    <w:p w14:paraId="4772998F" w14:textId="06D118F2" w:rsidR="002B4C6F" w:rsidRDefault="002B4C6F" w:rsidP="002B4C6F">
      <w:pPr>
        <w:pStyle w:val="ListParagraph"/>
        <w:numPr>
          <w:ilvl w:val="0"/>
          <w:numId w:val="1"/>
        </w:numPr>
      </w:pPr>
      <w:r>
        <w:t>Department of Health and Social Care weekly tracker</w:t>
      </w:r>
    </w:p>
    <w:p w14:paraId="1EB6BB75" w14:textId="276E6034" w:rsidR="002B4C6F" w:rsidRDefault="002B4C6F" w:rsidP="002B4C6F">
      <w:pPr>
        <w:pStyle w:val="ListParagraph"/>
        <w:numPr>
          <w:ilvl w:val="1"/>
          <w:numId w:val="1"/>
        </w:numPr>
      </w:pPr>
      <w:r>
        <w:t>Track</w:t>
      </w:r>
      <w:r w:rsidR="00260875">
        <w:t>ing</w:t>
      </w:r>
      <w:r>
        <w:t xml:space="preserve"> DHSC marketing, coronavirus attitudes, beliefs, knowledge, reported behaviour</w:t>
      </w:r>
      <w:r w:rsidR="00260875">
        <w:t>, satisfaction with Government response, credibility of Government.</w:t>
      </w:r>
    </w:p>
    <w:p w14:paraId="467A8C2C" w14:textId="4C3BA679" w:rsidR="002B4C6F" w:rsidRDefault="002B4C6F" w:rsidP="002B4C6F">
      <w:pPr>
        <w:pStyle w:val="ListParagraph"/>
        <w:numPr>
          <w:ilvl w:val="1"/>
          <w:numId w:val="1"/>
        </w:numPr>
      </w:pPr>
      <w:r>
        <w:t>Data collected weekly (Monday to Wednesday) since late January</w:t>
      </w:r>
      <w:r w:rsidR="00260875">
        <w:t>.</w:t>
      </w:r>
    </w:p>
    <w:p w14:paraId="536AF46E" w14:textId="63ABADE9" w:rsidR="002B4C6F" w:rsidRDefault="002B4C6F" w:rsidP="002B4C6F">
      <w:pPr>
        <w:pStyle w:val="ListParagraph"/>
        <w:numPr>
          <w:ilvl w:val="1"/>
          <w:numId w:val="1"/>
        </w:numPr>
      </w:pPr>
      <w:r>
        <w:t>N~2000 per wave</w:t>
      </w:r>
      <w:r w:rsidR="00260875">
        <w:t>.</w:t>
      </w:r>
    </w:p>
    <w:p w14:paraId="34C9398A" w14:textId="4B6B0500" w:rsidR="002B4C6F" w:rsidRDefault="002B4C6F" w:rsidP="002B4C6F">
      <w:pPr>
        <w:pStyle w:val="ListParagraph"/>
        <w:numPr>
          <w:ilvl w:val="1"/>
          <w:numId w:val="1"/>
        </w:numPr>
      </w:pPr>
      <w:r>
        <w:t>Market research company commissioned: BMG Research</w:t>
      </w:r>
      <w:r w:rsidR="00260875">
        <w:t>.</w:t>
      </w:r>
    </w:p>
    <w:p w14:paraId="3C0BFD57" w14:textId="4813D908" w:rsidR="004C6CE2" w:rsidRDefault="004C6CE2" w:rsidP="004C6CE2"/>
    <w:p w14:paraId="0CA198A7" w14:textId="77777777" w:rsidR="00206873" w:rsidRDefault="00206873" w:rsidP="00206873">
      <w:pPr>
        <w:spacing w:line="23" w:lineRule="atLeast"/>
        <w:rPr>
          <w:i/>
          <w:iCs/>
        </w:rPr>
      </w:pPr>
      <w:r>
        <w:rPr>
          <w:i/>
          <w:iCs/>
        </w:rPr>
        <w:t>Please note that this work has been conducted rapidly and has not been peer reviewed or subject to normal quality control measures.</w:t>
      </w:r>
    </w:p>
    <w:p w14:paraId="43B25C9A" w14:textId="77777777" w:rsidR="00206873" w:rsidRDefault="00206873" w:rsidP="004C6CE2">
      <w:pPr>
        <w:pStyle w:val="Footer"/>
      </w:pPr>
    </w:p>
    <w:p w14:paraId="2C4EBD1E" w14:textId="722655B1" w:rsidR="004C6CE2" w:rsidRDefault="004C6CE2" w:rsidP="004C6CE2">
      <w:pPr>
        <w:pStyle w:val="Footer"/>
      </w:pPr>
      <w:r>
        <w:t xml:space="preserve">Dr Louise E. Smith (KCL), Professor Nicola T. Fear (KCL), </w:t>
      </w:r>
      <w:r w:rsidR="00E12055">
        <w:t>Professor</w:t>
      </w:r>
      <w:r>
        <w:t xml:space="preserve"> Henry W.W. Potts (UCL), Professor Susan Michie (UCL), Professor Richard </w:t>
      </w:r>
      <w:proofErr w:type="spellStart"/>
      <w:r>
        <w:t>Aml</w:t>
      </w:r>
      <w:r>
        <w:rPr>
          <w:rFonts w:cs="Times"/>
        </w:rPr>
        <w:t>ȏ</w:t>
      </w:r>
      <w:r>
        <w:t>t</w:t>
      </w:r>
      <w:proofErr w:type="spellEnd"/>
      <w:r>
        <w:t xml:space="preserve"> (PHE), Dr G James Rubin (KCL)</w:t>
      </w:r>
    </w:p>
    <w:p w14:paraId="63B9FE84" w14:textId="77777777" w:rsidR="004C6CE2" w:rsidRDefault="004C6CE2" w:rsidP="004C6CE2">
      <w:pPr>
        <w:pStyle w:val="Footer"/>
      </w:pPr>
    </w:p>
    <w:p w14:paraId="7165E6E4" w14:textId="32F8635D" w:rsidR="004C6CE2" w:rsidRDefault="004C6CE2" w:rsidP="004C6CE2">
      <w:pPr>
        <w:pStyle w:val="Footer"/>
      </w:pPr>
      <w:r>
        <w:t xml:space="preserve">Contact details: </w:t>
      </w:r>
      <w:hyperlink r:id="rId16" w:history="1">
        <w:r w:rsidRPr="00506342">
          <w:rPr>
            <w:rStyle w:val="Hyperlink"/>
          </w:rPr>
          <w:t>louise.e.smith@kcl.ac.uk</w:t>
        </w:r>
      </w:hyperlink>
      <w:r>
        <w:t xml:space="preserve">, </w:t>
      </w:r>
      <w:hyperlink r:id="rId17" w:history="1">
        <w:r w:rsidR="00E12055" w:rsidRPr="00AF20DB">
          <w:rPr>
            <w:rStyle w:val="Hyperlink"/>
          </w:rPr>
          <w:t>h.potts@ucl.ac.uk</w:t>
        </w:r>
      </w:hyperlink>
      <w:r w:rsidR="00E12055">
        <w:t xml:space="preserve">, </w:t>
      </w:r>
      <w:hyperlink r:id="rId18" w:history="1">
        <w:r w:rsidRPr="00C3347A">
          <w:rPr>
            <w:rStyle w:val="Hyperlink"/>
          </w:rPr>
          <w:t>richard.amlot@phe.gov.uk</w:t>
        </w:r>
      </w:hyperlink>
      <w:r>
        <w:t xml:space="preserve">, </w:t>
      </w:r>
      <w:hyperlink r:id="rId19" w:history="1">
        <w:r>
          <w:rPr>
            <w:rStyle w:val="Hyperlink"/>
          </w:rPr>
          <w:t>g</w:t>
        </w:r>
        <w:r w:rsidRPr="00506342">
          <w:rPr>
            <w:rStyle w:val="Hyperlink"/>
          </w:rPr>
          <w:t>ideon.rubin@kcl.ac.uk</w:t>
        </w:r>
      </w:hyperlink>
      <w:r w:rsidR="00E12055">
        <w:t xml:space="preserve"> </w:t>
      </w:r>
    </w:p>
    <w:p w14:paraId="6A56C529" w14:textId="77777777" w:rsidR="0008177F" w:rsidRDefault="0008177F" w:rsidP="004C6CE2"/>
    <w:p w14:paraId="3C79EB90" w14:textId="5A9DD495" w:rsidR="004C6CE2" w:rsidRPr="002B4C6F" w:rsidRDefault="004C6CE2" w:rsidP="004C6CE2"/>
    <w:sectPr w:rsidR="004C6CE2" w:rsidRPr="002B4C6F">
      <w:headerReference w:type="default" r:id="rId20"/>
      <w:footerReference w:type="default" r:id="rId2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4F7DF0" w14:textId="77777777" w:rsidR="000A2C83" w:rsidRDefault="000A2C83" w:rsidP="00B53E58">
      <w:pPr>
        <w:spacing w:after="0" w:line="240" w:lineRule="auto"/>
      </w:pPr>
      <w:r>
        <w:separator/>
      </w:r>
    </w:p>
  </w:endnote>
  <w:endnote w:type="continuationSeparator" w:id="0">
    <w:p w14:paraId="5CA1635B" w14:textId="77777777" w:rsidR="000A2C83" w:rsidRDefault="000A2C83" w:rsidP="00B53E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718364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03DA33" w14:textId="734ED1CC" w:rsidR="00066B92" w:rsidRDefault="00066B9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CFB8A5" w14:textId="790C82D3" w:rsidR="00B53E58" w:rsidRPr="004C6CE2" w:rsidRDefault="00B53E58" w:rsidP="004C6CE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6A22E8" w14:textId="77777777" w:rsidR="000A2C83" w:rsidRDefault="000A2C83" w:rsidP="00B53E58">
      <w:pPr>
        <w:spacing w:after="0" w:line="240" w:lineRule="auto"/>
      </w:pPr>
      <w:r>
        <w:separator/>
      </w:r>
    </w:p>
  </w:footnote>
  <w:footnote w:type="continuationSeparator" w:id="0">
    <w:p w14:paraId="11209957" w14:textId="77777777" w:rsidR="000A2C83" w:rsidRDefault="000A2C83" w:rsidP="00B53E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039133" w14:textId="0EE926F6" w:rsidR="0026693D" w:rsidRDefault="0026693D" w:rsidP="00DE23F9">
    <w:pPr>
      <w:pStyle w:val="Header"/>
    </w:pPr>
    <w:r w:rsidRPr="000B3AB3">
      <w:rPr>
        <w:noProof/>
      </w:rPr>
      <mc:AlternateContent>
        <mc:Choice Requires="wpg">
          <w:drawing>
            <wp:inline distT="0" distB="0" distL="0" distR="0" wp14:anchorId="21886690" wp14:editId="08D368D3">
              <wp:extent cx="5612512" cy="324848"/>
              <wp:effectExtent l="0" t="0" r="7620" b="0"/>
              <wp:docPr id="12" name="Group 11">
                <a:extLst xmlns:a="http://schemas.openxmlformats.org/drawingml/2006/main">
                  <a:ext uri="{FF2B5EF4-FFF2-40B4-BE49-F238E27FC236}">
                    <a16:creationId xmlns:a16="http://schemas.microsoft.com/office/drawing/2014/main" id="{7E3B6570-D9CA-4415-BC31-9FB8696FB237}"/>
                  </a:ext>
                </a:extLst>
              </wp:docPr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612512" cy="324848"/>
                        <a:chOff x="0" y="0"/>
                        <a:chExt cx="5612512" cy="324848"/>
                      </a:xfrm>
                    </wpg:grpSpPr>
                    <pic:pic xmlns:pic="http://schemas.openxmlformats.org/drawingml/2006/picture">
                      <pic:nvPicPr>
                        <pic:cNvPr id="2" name="Picture 2" descr="A picture containing text, outdoor, sign&#10;&#10;Description automatically generated">
                          <a:extLst>
                            <a:ext uri="{FF2B5EF4-FFF2-40B4-BE49-F238E27FC236}">
                              <a16:creationId xmlns:a16="http://schemas.microsoft.com/office/drawing/2014/main" id="{33E746AC-19C2-494F-8970-FE296FB71E50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4205993" y="0"/>
                          <a:ext cx="1406519" cy="32484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3" name="Picture 3">
                          <a:extLst>
                            <a:ext uri="{FF2B5EF4-FFF2-40B4-BE49-F238E27FC236}">
                              <a16:creationId xmlns:a16="http://schemas.microsoft.com/office/drawing/2014/main" id="{84CC7ACD-8096-4D6B-BE80-68022BA7405D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 rotWithShape="1">
                        <a:blip r:embed="rId2"/>
                        <a:srcRect l="3242" t="25497" r="2811" b="22043"/>
                        <a:stretch/>
                      </pic:blipFill>
                      <pic:spPr>
                        <a:xfrm>
                          <a:off x="2102995" y="42952"/>
                          <a:ext cx="1898200" cy="261127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" name="Picture 4">
                          <a:extLst>
                            <a:ext uri="{FF2B5EF4-FFF2-40B4-BE49-F238E27FC236}">
                              <a16:creationId xmlns:a16="http://schemas.microsoft.com/office/drawing/2014/main" id="{3DC3D577-4855-4EFB-8A93-816F80E19DDC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3"/>
                        <a:stretch>
                          <a:fillRect/>
                        </a:stretch>
                      </pic:blipFill>
                      <pic:spPr>
                        <a:xfrm>
                          <a:off x="0" y="31861"/>
                          <a:ext cx="1898197" cy="261127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inline>
          </w:drawing>
        </mc:Choice>
        <mc:Fallback>
          <w:pict>
            <v:group w14:anchorId="32EDECA7" id="Group 11" o:spid="_x0000_s1026" style="width:441.95pt;height:25.6pt;mso-position-horizontal-relative:char;mso-position-vertical-relative:line" coordsize="56125,324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2" o:spid="_x0000_s1027" type="#_x0000_t75" alt="A picture containing text, outdoor, sign&#10;&#10;Description automatically generated" style="position:absolute;left:42059;width:14066;height:32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">
                <v:imagedata r:id="rId4" o:title="A picture containing text, outdoor, sign&#10;&#10;Description automatically generated"/>
              </v:shape>
              <v:shape id="Picture 3" o:spid="_x0000_s1028" type="#_x0000_t75" style="position:absolute;left:21029;top:429;width:18982;height:26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">
                <v:imagedata r:id="rId5" o:title="" croptop="16710f" cropbottom="14446f" cropleft="2125f" cropright="1842f"/>
              </v:shape>
              <v:shape id="Picture 4" o:spid="_x0000_s1029" type="#_x0000_t75" style="position:absolute;top:318;width:18981;height:26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">
                <v:imagedata r:id="rId6" o:title=""/>
              </v:shape>
              <w10:anchorlock/>
            </v:group>
          </w:pict>
        </mc:Fallback>
      </mc:AlternateContent>
    </w:r>
  </w:p>
  <w:p w14:paraId="7BDB752C" w14:textId="77777777" w:rsidR="0026693D" w:rsidRDefault="0026693D" w:rsidP="00DE23F9">
    <w:pPr>
      <w:pStyle w:val="Header"/>
    </w:pPr>
  </w:p>
  <w:p w14:paraId="0446CF3D" w14:textId="1E42244E" w:rsidR="00B53E58" w:rsidRPr="00DE23F9" w:rsidRDefault="00B53E58" w:rsidP="00DE23F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EA20EB"/>
    <w:multiLevelType w:val="hybridMultilevel"/>
    <w:tmpl w:val="58C01A5E"/>
    <w:lvl w:ilvl="0" w:tplc="B20883F8">
      <w:start w:val="12"/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8F1342"/>
    <w:multiLevelType w:val="hybridMultilevel"/>
    <w:tmpl w:val="28BAC486"/>
    <w:lvl w:ilvl="0" w:tplc="E1529156">
      <w:numFmt w:val="bullet"/>
      <w:pStyle w:val="EndNoteBibliographyTitle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7CB05C0"/>
    <w:multiLevelType w:val="hybridMultilevel"/>
    <w:tmpl w:val="F940CAF6"/>
    <w:lvl w:ilvl="0" w:tplc="C3F66228"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1A3BBB"/>
    <w:multiLevelType w:val="hybridMultilevel"/>
    <w:tmpl w:val="FBFCBB30"/>
    <w:lvl w:ilvl="0" w:tplc="2B026736">
      <w:start w:val="1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d52apfcatzr4eas2c50xv5w22frvd0sp92&quot;&gt;My EndNote Library&lt;record-ids&gt;&lt;item&gt;1534&lt;/item&gt;&lt;item&gt;1541&lt;/item&gt;&lt;item&gt;1542&lt;/item&gt;&lt;item&gt;1547&lt;/item&gt;&lt;item&gt;1549&lt;/item&gt;&lt;item&gt;1673&lt;/item&gt;&lt;item&gt;2340&lt;/item&gt;&lt;item&gt;2341&lt;/item&gt;&lt;item&gt;2342&lt;/item&gt;&lt;/record-ids&gt;&lt;/item&gt;&lt;/Libraries&gt;"/>
  </w:docVars>
  <w:rsids>
    <w:rsidRoot w:val="00B53E58"/>
    <w:rsid w:val="000529AB"/>
    <w:rsid w:val="00066B92"/>
    <w:rsid w:val="00076A70"/>
    <w:rsid w:val="0008177F"/>
    <w:rsid w:val="000A2C83"/>
    <w:rsid w:val="000B3AB3"/>
    <w:rsid w:val="00187F54"/>
    <w:rsid w:val="001B696A"/>
    <w:rsid w:val="00206873"/>
    <w:rsid w:val="00260875"/>
    <w:rsid w:val="0026693D"/>
    <w:rsid w:val="002B4C6F"/>
    <w:rsid w:val="002D6628"/>
    <w:rsid w:val="00312507"/>
    <w:rsid w:val="003761B1"/>
    <w:rsid w:val="003916D0"/>
    <w:rsid w:val="003A0853"/>
    <w:rsid w:val="003A2B42"/>
    <w:rsid w:val="003B5CEE"/>
    <w:rsid w:val="003D58E8"/>
    <w:rsid w:val="00406441"/>
    <w:rsid w:val="004122D9"/>
    <w:rsid w:val="00445E87"/>
    <w:rsid w:val="00447AD4"/>
    <w:rsid w:val="004711C6"/>
    <w:rsid w:val="004B6026"/>
    <w:rsid w:val="004C6CE2"/>
    <w:rsid w:val="004F2CDC"/>
    <w:rsid w:val="00510229"/>
    <w:rsid w:val="00545478"/>
    <w:rsid w:val="005550D1"/>
    <w:rsid w:val="005A1326"/>
    <w:rsid w:val="005C3181"/>
    <w:rsid w:val="005E76BB"/>
    <w:rsid w:val="005F5C5B"/>
    <w:rsid w:val="00654A6B"/>
    <w:rsid w:val="00655F3A"/>
    <w:rsid w:val="006A13FE"/>
    <w:rsid w:val="006A4AD8"/>
    <w:rsid w:val="007153C7"/>
    <w:rsid w:val="0074798D"/>
    <w:rsid w:val="00797B30"/>
    <w:rsid w:val="007B0011"/>
    <w:rsid w:val="008052F5"/>
    <w:rsid w:val="008860C1"/>
    <w:rsid w:val="008A43D1"/>
    <w:rsid w:val="00900034"/>
    <w:rsid w:val="0092406D"/>
    <w:rsid w:val="00950687"/>
    <w:rsid w:val="0099077B"/>
    <w:rsid w:val="009A1270"/>
    <w:rsid w:val="00A015A6"/>
    <w:rsid w:val="00A477FC"/>
    <w:rsid w:val="00A7581B"/>
    <w:rsid w:val="00B535F3"/>
    <w:rsid w:val="00B53E58"/>
    <w:rsid w:val="00B5567B"/>
    <w:rsid w:val="00BA1D84"/>
    <w:rsid w:val="00BC2A30"/>
    <w:rsid w:val="00C2180C"/>
    <w:rsid w:val="00C52A95"/>
    <w:rsid w:val="00C97EFE"/>
    <w:rsid w:val="00D11BD6"/>
    <w:rsid w:val="00D379E8"/>
    <w:rsid w:val="00D66296"/>
    <w:rsid w:val="00D671EF"/>
    <w:rsid w:val="00D74B2E"/>
    <w:rsid w:val="00DD3DB3"/>
    <w:rsid w:val="00DE23F9"/>
    <w:rsid w:val="00E12055"/>
    <w:rsid w:val="00E43D7C"/>
    <w:rsid w:val="00ED3AAF"/>
    <w:rsid w:val="00F46007"/>
    <w:rsid w:val="00F52F57"/>
    <w:rsid w:val="00F668DE"/>
    <w:rsid w:val="00F860D2"/>
    <w:rsid w:val="00F86DF7"/>
    <w:rsid w:val="00F96D81"/>
    <w:rsid w:val="00FB78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0CC8317"/>
  <w15:chartTrackingRefBased/>
  <w15:docId w15:val="{FFEA4DB9-1F21-429B-B2CC-423B60B090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693D"/>
    <w:pPr>
      <w:spacing w:after="120" w:line="360" w:lineRule="auto"/>
    </w:pPr>
    <w:rPr>
      <w:rFonts w:ascii="Times New Roman" w:hAnsi="Times New Roman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F5C5B"/>
    <w:pPr>
      <w:keepNext/>
      <w:keepLines/>
      <w:spacing w:before="24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F5C5B"/>
    <w:pPr>
      <w:keepNext/>
      <w:keepLines/>
      <w:spacing w:before="40"/>
      <w:outlineLvl w:val="1"/>
    </w:pPr>
    <w:rPr>
      <w:sz w:val="26"/>
      <w:szCs w:val="26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B6026"/>
    <w:pPr>
      <w:keepNext/>
      <w:keepLines/>
      <w:spacing w:before="40" w:after="0"/>
      <w:outlineLvl w:val="2"/>
    </w:pPr>
    <w:rPr>
      <w:rFonts w:eastAsiaTheme="majorEastAsia" w:cstheme="majorBidi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B6026"/>
    <w:pPr>
      <w:keepNext/>
      <w:keepLines/>
      <w:spacing w:before="40" w:after="0"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55F3A"/>
    <w:pPr>
      <w:spacing w:line="240" w:lineRule="auto"/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F5C5B"/>
    <w:pPr>
      <w:spacing w:after="200"/>
    </w:pPr>
    <w:rPr>
      <w:iCs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5F5C5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F5C5B"/>
    <w:rPr>
      <w:rFonts w:ascii="Times" w:eastAsia="Times New Roman" w:hAnsi="Times" w:cs="Times New Roman"/>
      <w:sz w:val="26"/>
      <w:szCs w:val="26"/>
      <w:u w:val="single"/>
    </w:rPr>
  </w:style>
  <w:style w:type="paragraph" w:customStyle="1" w:styleId="Tabletext">
    <w:name w:val="Table text"/>
    <w:basedOn w:val="Normal"/>
    <w:qFormat/>
    <w:rsid w:val="005F5C5B"/>
    <w:pPr>
      <w:spacing w:line="240" w:lineRule="auto"/>
    </w:pPr>
    <w:rPr>
      <w:rFonts w:eastAsia="Calibri"/>
      <w:sz w:val="20"/>
    </w:rPr>
  </w:style>
  <w:style w:type="paragraph" w:styleId="Subtitle">
    <w:name w:val="Subtitle"/>
    <w:basedOn w:val="Normal"/>
    <w:next w:val="Normal"/>
    <w:link w:val="SubtitleChar"/>
    <w:qFormat/>
    <w:rsid w:val="008052F5"/>
    <w:pPr>
      <w:numPr>
        <w:ilvl w:val="1"/>
      </w:numPr>
      <w:ind w:firstLine="720"/>
    </w:pPr>
    <w:rPr>
      <w:rFonts w:eastAsiaTheme="minorEastAsia"/>
      <w:color w:val="0000FF"/>
    </w:rPr>
  </w:style>
  <w:style w:type="character" w:customStyle="1" w:styleId="SubtitleChar">
    <w:name w:val="Subtitle Char"/>
    <w:basedOn w:val="DefaultParagraphFont"/>
    <w:link w:val="Subtitle"/>
    <w:rsid w:val="008052F5"/>
    <w:rPr>
      <w:rFonts w:ascii="Times New Roman" w:eastAsiaTheme="minorEastAsia" w:hAnsi="Times New Roman"/>
      <w:color w:val="0000FF"/>
      <w:sz w:val="24"/>
      <w:lang w:val="en-US"/>
    </w:rPr>
  </w:style>
  <w:style w:type="paragraph" w:customStyle="1" w:styleId="Paragraph">
    <w:name w:val="Paragraph"/>
    <w:basedOn w:val="Normal"/>
    <w:qFormat/>
    <w:rsid w:val="008052F5"/>
  </w:style>
  <w:style w:type="paragraph" w:customStyle="1" w:styleId="EndNoteBibliography">
    <w:name w:val="EndNote Bibliography"/>
    <w:basedOn w:val="Normal"/>
    <w:link w:val="EndNoteBibliographyChar"/>
    <w:autoRedefine/>
    <w:qFormat/>
    <w:rsid w:val="003B5CEE"/>
    <w:pPr>
      <w:spacing w:after="0" w:line="240" w:lineRule="auto"/>
    </w:pPr>
    <w:rPr>
      <w:noProof/>
      <w:szCs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5CEE"/>
    <w:rPr>
      <w:rFonts w:ascii="Times New Roman" w:hAnsi="Times New Roman" w:cs="Times New Roman"/>
      <w:noProof/>
      <w:sz w:val="24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B6026"/>
    <w:rPr>
      <w:rFonts w:ascii="Times New Roman" w:eastAsiaTheme="majorEastAsia" w:hAnsi="Times New Roman" w:cstheme="majorBidi"/>
      <w:i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B6026"/>
    <w:rPr>
      <w:rFonts w:ascii="Times" w:eastAsiaTheme="majorEastAsia" w:hAnsi="Times" w:cstheme="majorBidi"/>
      <w:b/>
      <w:iCs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B53E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3E58"/>
    <w:rPr>
      <w:rFonts w:ascii="Times" w:hAnsi="Times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B53E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3E58"/>
    <w:rPr>
      <w:rFonts w:ascii="Times" w:hAnsi="Times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B53E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53E5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B4C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4C6F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4C6F"/>
    <w:rPr>
      <w:rFonts w:ascii="Times" w:hAnsi="Times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4C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4C6F"/>
    <w:rPr>
      <w:rFonts w:ascii="Times" w:hAnsi="Times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4C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4C6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535F3"/>
    <w:pPr>
      <w:numPr>
        <w:numId w:val="4"/>
      </w:numPr>
      <w:spacing w:after="0"/>
      <w:jc w:val="center"/>
    </w:pPr>
    <w:rPr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535F3"/>
    <w:rPr>
      <w:rFonts w:ascii="Times New Roman" w:hAnsi="Times New Roman" w:cs="Times New Roman"/>
      <w:sz w:val="24"/>
      <w:szCs w:val="2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B535F3"/>
    <w:rPr>
      <w:rFonts w:ascii="Times New Roman" w:hAnsi="Times New Roman" w:cs="Times New Roman"/>
      <w:noProof/>
      <w:sz w:val="24"/>
      <w:szCs w:val="20"/>
      <w:lang w:val="en-US"/>
    </w:rPr>
  </w:style>
  <w:style w:type="paragraph" w:styleId="Revision">
    <w:name w:val="Revision"/>
    <w:hidden/>
    <w:uiPriority w:val="99"/>
    <w:semiHidden/>
    <w:rsid w:val="008860C1"/>
    <w:pPr>
      <w:spacing w:after="0" w:line="240" w:lineRule="auto"/>
    </w:pPr>
    <w:rPr>
      <w:rFonts w:ascii="Times New Roman" w:hAnsi="Times New Roman" w:cs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254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s://www.gmmh.nhs.uk/download.cfm?doc=docm93jijm4n639.pdf&amp;ver=1017" TargetMode="External"/><Relationship Id="rId18" Type="http://schemas.openxmlformats.org/officeDocument/2006/relationships/hyperlink" Target="mailto:richard.amlot@phe.gov.uk" TargetMode="External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webSettings" Target="webSettings.xml"/><Relationship Id="rId12" Type="http://schemas.openxmlformats.org/officeDocument/2006/relationships/image" Target="media/image2.png"/><Relationship Id="rId17" Type="http://schemas.openxmlformats.org/officeDocument/2006/relationships/hyperlink" Target="mailto:h.potts@ucl.ac.uk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mailto:louise.e.smith@kcl.ac.uk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chart" Target="charts/chart1.xml"/><Relationship Id="rId5" Type="http://schemas.openxmlformats.org/officeDocument/2006/relationships/styles" Target="styles.xml"/><Relationship Id="rId15" Type="http://schemas.openxmlformats.org/officeDocument/2006/relationships/hyperlink" Target="https://digital.nhs.uk/data-and-information/publications/statistical/statistics-on-alcohol/2020/part-4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hyperlink" Target="mailto:Gideon.rubin@kcl.ac.uk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https://www.gov.uk/government/publications/alcohol-use-screening-tests/guidance-on-the-5-alcohol-use-screening-tests" TargetMode="External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5.png"/><Relationship Id="rId2" Type="http://schemas.openxmlformats.org/officeDocument/2006/relationships/image" Target="media/image4.png"/><Relationship Id="rId1" Type="http://schemas.openxmlformats.org/officeDocument/2006/relationships/image" Target="media/image3.png"/><Relationship Id="rId6" Type="http://schemas.openxmlformats.org/officeDocument/2006/relationships/image" Target="media/image8.png"/><Relationship Id="rId5" Type="http://schemas.openxmlformats.org/officeDocument/2006/relationships/image" Target="media/image7.png"/><Relationship Id="rId4" Type="http://schemas.openxmlformats.org/officeDocument/2006/relationships/image" Target="media/image6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https://emckclac-my.sharepoint.com/personal/k1328061_kcl_ac_uk/Documents/Post-doc/Coronavirus/FluTEST/Manuscripts/Wellbeing%20-%20validated%20measures/Graph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486923348129132"/>
          <c:y val="2.9807976366322014E-2"/>
          <c:w val="0.80091848450057423"/>
          <c:h val="0.61470359041161216"/>
        </c:manualLayout>
      </c:layout>
      <c:lineChart>
        <c:grouping val="standard"/>
        <c:varyColors val="0"/>
        <c:ser>
          <c:idx val="0"/>
          <c:order val="0"/>
          <c:tx>
            <c:strRef>
              <c:f>SWEMWBS!$A$3</c:f>
              <c:strCache>
                <c:ptCount val="1"/>
                <c:pt idx="0">
                  <c:v>Male</c:v>
                </c:pt>
              </c:strCache>
            </c:strRef>
          </c:tx>
          <c:spPr>
            <a:ln w="19050" cap="rnd">
              <a:solidFill>
                <a:srgbClr val="0099FF"/>
              </a:solidFill>
              <a:round/>
            </a:ln>
            <a:effectLst/>
          </c:spPr>
          <c:marker>
            <c:symbol val="none"/>
          </c:marker>
          <c:cat>
            <c:strRef>
              <c:f>(SWEMWBS!$B$2:$AM$2,SWEMWBS!$AO$2:$BI$2)</c:f>
              <c:strCache>
                <c:ptCount val="59"/>
                <c:pt idx="0">
                  <c:v>27 - 29 April 2020</c:v>
                </c:pt>
                <c:pt idx="1">
                  <c:v>4 - 6 May 2020</c:v>
                </c:pt>
                <c:pt idx="2">
                  <c:v>11 - 13 May 2020</c:v>
                </c:pt>
                <c:pt idx="3">
                  <c:v>18 - 20 May 2020</c:v>
                </c:pt>
                <c:pt idx="4">
                  <c:v>26 - 27 May 2020</c:v>
                </c:pt>
                <c:pt idx="5">
                  <c:v>1 – 3 June 2020</c:v>
                </c:pt>
                <c:pt idx="6">
                  <c:v>8 – 10 June 2020</c:v>
                </c:pt>
                <c:pt idx="7">
                  <c:v>15 - 17 June 2020</c:v>
                </c:pt>
                <c:pt idx="8">
                  <c:v>22 - 24 June 2020</c:v>
                </c:pt>
                <c:pt idx="9">
                  <c:v>29 June – 1 July 2020</c:v>
                </c:pt>
                <c:pt idx="10">
                  <c:v>6 – 8 July 2020</c:v>
                </c:pt>
                <c:pt idx="12">
                  <c:v>20 – 22 July 2020</c:v>
                </c:pt>
                <c:pt idx="14">
                  <c:v>3 – 5 August 2020</c:v>
                </c:pt>
                <c:pt idx="18">
                  <c:v>1 – 2 September 2020</c:v>
                </c:pt>
                <c:pt idx="20">
                  <c:v>14 - 16 September 2020</c:v>
                </c:pt>
                <c:pt idx="22">
                  <c:v>28 – 30 September 2020</c:v>
                </c:pt>
                <c:pt idx="24">
                  <c:v>12 - 14 October 2020</c:v>
                </c:pt>
                <c:pt idx="26">
                  <c:v>26 - 28 October 2020</c:v>
                </c:pt>
                <c:pt idx="28">
                  <c:v>9 - 11 November 2020</c:v>
                </c:pt>
                <c:pt idx="29">
                  <c:v>16 – 18 November 2020</c:v>
                </c:pt>
                <c:pt idx="30">
                  <c:v>23 – 25 November 2020</c:v>
                </c:pt>
                <c:pt idx="31">
                  <c:v>30 November – 2 December 2020</c:v>
                </c:pt>
                <c:pt idx="32">
                  <c:v>7 – 9 December 2020</c:v>
                </c:pt>
                <c:pt idx="33">
                  <c:v>14 – 16 December 2020</c:v>
                </c:pt>
                <c:pt idx="34">
                  <c:v>21 – 23 December 2020</c:v>
                </c:pt>
                <c:pt idx="35">
                  <c:v>28 – 30 December 2020</c:v>
                </c:pt>
                <c:pt idx="36">
                  <c:v>4 – 6 January 2021</c:v>
                </c:pt>
                <c:pt idx="37">
                  <c:v>11 – 13 January 2021</c:v>
                </c:pt>
                <c:pt idx="38">
                  <c:v>25 - 27 January 2021</c:v>
                </c:pt>
                <c:pt idx="40">
                  <c:v>8 – 10 February 2021</c:v>
                </c:pt>
                <c:pt idx="42">
                  <c:v>22 – 24 February 2021</c:v>
                </c:pt>
                <c:pt idx="44">
                  <c:v>8 – 10 March 2021</c:v>
                </c:pt>
                <c:pt idx="46">
                  <c:v>22 – 24 March 2021</c:v>
                </c:pt>
                <c:pt idx="48">
                  <c:v>5 – 7 April 2021</c:v>
                </c:pt>
                <c:pt idx="50">
                  <c:v>19 – 21 April 2021</c:v>
                </c:pt>
                <c:pt idx="52">
                  <c:v>4 – 5 May 2021</c:v>
                </c:pt>
                <c:pt idx="54">
                  <c:v>17 – 19 May 2021</c:v>
                </c:pt>
                <c:pt idx="56">
                  <c:v>1 – 2 June 2021</c:v>
                </c:pt>
                <c:pt idx="58">
                  <c:v>14 - 16 June 2021</c:v>
                </c:pt>
              </c:strCache>
              <c:extLst/>
            </c:strRef>
          </c:cat>
          <c:val>
            <c:numRef>
              <c:f>(SWEMWBS!$B$3:$AM$3,SWEMWBS!$AO$3:$BI$3)</c:f>
              <c:numCache>
                <c:formatCode>General</c:formatCode>
                <c:ptCount val="59"/>
                <c:pt idx="0">
                  <c:v>22.5</c:v>
                </c:pt>
                <c:pt idx="1">
                  <c:v>22.6</c:v>
                </c:pt>
                <c:pt idx="2">
                  <c:v>22.7</c:v>
                </c:pt>
                <c:pt idx="3">
                  <c:v>22.6</c:v>
                </c:pt>
                <c:pt idx="4">
                  <c:v>22.4</c:v>
                </c:pt>
                <c:pt idx="5">
                  <c:v>23</c:v>
                </c:pt>
                <c:pt idx="6">
                  <c:v>23.2</c:v>
                </c:pt>
                <c:pt idx="7">
                  <c:v>22.9</c:v>
                </c:pt>
                <c:pt idx="8">
                  <c:v>23.2</c:v>
                </c:pt>
                <c:pt idx="9">
                  <c:v>22.7</c:v>
                </c:pt>
                <c:pt idx="10">
                  <c:v>22.5</c:v>
                </c:pt>
                <c:pt idx="12">
                  <c:v>22.7</c:v>
                </c:pt>
                <c:pt idx="18">
                  <c:v>22.7</c:v>
                </c:pt>
                <c:pt idx="20">
                  <c:v>22.8</c:v>
                </c:pt>
                <c:pt idx="22">
                  <c:v>22.9</c:v>
                </c:pt>
                <c:pt idx="24">
                  <c:v>22.8</c:v>
                </c:pt>
                <c:pt idx="32">
                  <c:v>22.7</c:v>
                </c:pt>
                <c:pt idx="34">
                  <c:v>22.2</c:v>
                </c:pt>
                <c:pt idx="36">
                  <c:v>22.2</c:v>
                </c:pt>
                <c:pt idx="38">
                  <c:v>22.3</c:v>
                </c:pt>
                <c:pt idx="42">
                  <c:v>22.1</c:v>
                </c:pt>
                <c:pt idx="46">
                  <c:v>22.6</c:v>
                </c:pt>
                <c:pt idx="50">
                  <c:v>22</c:v>
                </c:pt>
                <c:pt idx="54">
                  <c:v>23.1</c:v>
                </c:pt>
                <c:pt idx="58">
                  <c:v>23.1</c:v>
                </c:pt>
              </c:numCache>
              <c:extLst/>
            </c:numRef>
          </c:val>
          <c:smooth val="0"/>
          <c:extLst>
            <c:ext xmlns:c16="http://schemas.microsoft.com/office/drawing/2014/chart" uri="{C3380CC4-5D6E-409C-BE32-E72D297353CC}">
              <c16:uniqueId val="{00000000-BA63-48B1-AB6A-C97DFDEE10A2}"/>
            </c:ext>
          </c:extLst>
        </c:ser>
        <c:ser>
          <c:idx val="1"/>
          <c:order val="1"/>
          <c:tx>
            <c:strRef>
              <c:f>SWEMWBS!$A$4</c:f>
              <c:strCache>
                <c:ptCount val="1"/>
                <c:pt idx="0">
                  <c:v>Female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strRef>
              <c:f>(SWEMWBS!$B$2:$AM$2,SWEMWBS!$AO$2:$BI$2)</c:f>
              <c:strCache>
                <c:ptCount val="59"/>
                <c:pt idx="0">
                  <c:v>27 - 29 April 2020</c:v>
                </c:pt>
                <c:pt idx="1">
                  <c:v>4 - 6 May 2020</c:v>
                </c:pt>
                <c:pt idx="2">
                  <c:v>11 - 13 May 2020</c:v>
                </c:pt>
                <c:pt idx="3">
                  <c:v>18 - 20 May 2020</c:v>
                </c:pt>
                <c:pt idx="4">
                  <c:v>26 - 27 May 2020</c:v>
                </c:pt>
                <c:pt idx="5">
                  <c:v>1 – 3 June 2020</c:v>
                </c:pt>
                <c:pt idx="6">
                  <c:v>8 – 10 June 2020</c:v>
                </c:pt>
                <c:pt idx="7">
                  <c:v>15 - 17 June 2020</c:v>
                </c:pt>
                <c:pt idx="8">
                  <c:v>22 - 24 June 2020</c:v>
                </c:pt>
                <c:pt idx="9">
                  <c:v>29 June – 1 July 2020</c:v>
                </c:pt>
                <c:pt idx="10">
                  <c:v>6 – 8 July 2020</c:v>
                </c:pt>
                <c:pt idx="12">
                  <c:v>20 – 22 July 2020</c:v>
                </c:pt>
                <c:pt idx="14">
                  <c:v>3 – 5 August 2020</c:v>
                </c:pt>
                <c:pt idx="18">
                  <c:v>1 – 2 September 2020</c:v>
                </c:pt>
                <c:pt idx="20">
                  <c:v>14 - 16 September 2020</c:v>
                </c:pt>
                <c:pt idx="22">
                  <c:v>28 – 30 September 2020</c:v>
                </c:pt>
                <c:pt idx="24">
                  <c:v>12 - 14 October 2020</c:v>
                </c:pt>
                <c:pt idx="26">
                  <c:v>26 - 28 October 2020</c:v>
                </c:pt>
                <c:pt idx="28">
                  <c:v>9 - 11 November 2020</c:v>
                </c:pt>
                <c:pt idx="29">
                  <c:v>16 – 18 November 2020</c:v>
                </c:pt>
                <c:pt idx="30">
                  <c:v>23 – 25 November 2020</c:v>
                </c:pt>
                <c:pt idx="31">
                  <c:v>30 November – 2 December 2020</c:v>
                </c:pt>
                <c:pt idx="32">
                  <c:v>7 – 9 December 2020</c:v>
                </c:pt>
                <c:pt idx="33">
                  <c:v>14 – 16 December 2020</c:v>
                </c:pt>
                <c:pt idx="34">
                  <c:v>21 – 23 December 2020</c:v>
                </c:pt>
                <c:pt idx="35">
                  <c:v>28 – 30 December 2020</c:v>
                </c:pt>
                <c:pt idx="36">
                  <c:v>4 – 6 January 2021</c:v>
                </c:pt>
                <c:pt idx="37">
                  <c:v>11 – 13 January 2021</c:v>
                </c:pt>
                <c:pt idx="38">
                  <c:v>25 - 27 January 2021</c:v>
                </c:pt>
                <c:pt idx="40">
                  <c:v>8 – 10 February 2021</c:v>
                </c:pt>
                <c:pt idx="42">
                  <c:v>22 – 24 February 2021</c:v>
                </c:pt>
                <c:pt idx="44">
                  <c:v>8 – 10 March 2021</c:v>
                </c:pt>
                <c:pt idx="46">
                  <c:v>22 – 24 March 2021</c:v>
                </c:pt>
                <c:pt idx="48">
                  <c:v>5 – 7 April 2021</c:v>
                </c:pt>
                <c:pt idx="50">
                  <c:v>19 – 21 April 2021</c:v>
                </c:pt>
                <c:pt idx="52">
                  <c:v>4 – 5 May 2021</c:v>
                </c:pt>
                <c:pt idx="54">
                  <c:v>17 – 19 May 2021</c:v>
                </c:pt>
                <c:pt idx="56">
                  <c:v>1 – 2 June 2021</c:v>
                </c:pt>
                <c:pt idx="58">
                  <c:v>14 - 16 June 2021</c:v>
                </c:pt>
              </c:strCache>
              <c:extLst/>
            </c:strRef>
          </c:cat>
          <c:val>
            <c:numRef>
              <c:f>(SWEMWBS!$B$4:$AM$4,SWEMWBS!$AO$4:$BI$4)</c:f>
              <c:numCache>
                <c:formatCode>General</c:formatCode>
                <c:ptCount val="59"/>
                <c:pt idx="0">
                  <c:v>21.8</c:v>
                </c:pt>
                <c:pt idx="1">
                  <c:v>21.6</c:v>
                </c:pt>
                <c:pt idx="2">
                  <c:v>21.4</c:v>
                </c:pt>
                <c:pt idx="3">
                  <c:v>21.5</c:v>
                </c:pt>
                <c:pt idx="4">
                  <c:v>21.5</c:v>
                </c:pt>
                <c:pt idx="5">
                  <c:v>22.1</c:v>
                </c:pt>
                <c:pt idx="6">
                  <c:v>21.8</c:v>
                </c:pt>
                <c:pt idx="7">
                  <c:v>21.7</c:v>
                </c:pt>
                <c:pt idx="8">
                  <c:v>21.8</c:v>
                </c:pt>
                <c:pt idx="9">
                  <c:v>22.2</c:v>
                </c:pt>
                <c:pt idx="10">
                  <c:v>21.8</c:v>
                </c:pt>
                <c:pt idx="12">
                  <c:v>21.7</c:v>
                </c:pt>
                <c:pt idx="18">
                  <c:v>21.9</c:v>
                </c:pt>
                <c:pt idx="20">
                  <c:v>21.6</c:v>
                </c:pt>
                <c:pt idx="22">
                  <c:v>22.1</c:v>
                </c:pt>
                <c:pt idx="24">
                  <c:v>21.9</c:v>
                </c:pt>
                <c:pt idx="32">
                  <c:v>21.6</c:v>
                </c:pt>
                <c:pt idx="34">
                  <c:v>21.6</c:v>
                </c:pt>
                <c:pt idx="36">
                  <c:v>21.3</c:v>
                </c:pt>
                <c:pt idx="38">
                  <c:v>21.2</c:v>
                </c:pt>
                <c:pt idx="42">
                  <c:v>20.8</c:v>
                </c:pt>
                <c:pt idx="46">
                  <c:v>21.4</c:v>
                </c:pt>
                <c:pt idx="50">
                  <c:v>21.3</c:v>
                </c:pt>
                <c:pt idx="54">
                  <c:v>21.7</c:v>
                </c:pt>
                <c:pt idx="58">
                  <c:v>22.1</c:v>
                </c:pt>
              </c:numCache>
              <c:extLst/>
            </c:numRef>
          </c:val>
          <c:smooth val="0"/>
          <c:extLst>
            <c:ext xmlns:c16="http://schemas.microsoft.com/office/drawing/2014/chart" uri="{C3380CC4-5D6E-409C-BE32-E72D297353CC}">
              <c16:uniqueId val="{00000001-BA63-48B1-AB6A-C97DFDEE10A2}"/>
            </c:ext>
          </c:extLst>
        </c:ser>
        <c:ser>
          <c:idx val="3"/>
          <c:order val="3"/>
          <c:tx>
            <c:strRef>
              <c:f>SWEMWBS!$A$6</c:f>
              <c:strCache>
                <c:ptCount val="1"/>
                <c:pt idx="0">
                  <c:v>Male normative score</c:v>
                </c:pt>
              </c:strCache>
            </c:strRef>
          </c:tx>
          <c:spPr>
            <a:ln w="19050" cap="rnd">
              <a:solidFill>
                <a:srgbClr val="0033CC"/>
              </a:solidFill>
              <a:prstDash val="dash"/>
              <a:round/>
            </a:ln>
            <a:effectLst/>
          </c:spPr>
          <c:marker>
            <c:symbol val="none"/>
          </c:marker>
          <c:cat>
            <c:strRef>
              <c:f>(SWEMWBS!$B$2:$AM$2,SWEMWBS!$AO$2:$BI$2)</c:f>
              <c:strCache>
                <c:ptCount val="59"/>
                <c:pt idx="0">
                  <c:v>27 - 29 April 2020</c:v>
                </c:pt>
                <c:pt idx="1">
                  <c:v>4 - 6 May 2020</c:v>
                </c:pt>
                <c:pt idx="2">
                  <c:v>11 - 13 May 2020</c:v>
                </c:pt>
                <c:pt idx="3">
                  <c:v>18 - 20 May 2020</c:v>
                </c:pt>
                <c:pt idx="4">
                  <c:v>26 - 27 May 2020</c:v>
                </c:pt>
                <c:pt idx="5">
                  <c:v>1 – 3 June 2020</c:v>
                </c:pt>
                <c:pt idx="6">
                  <c:v>8 – 10 June 2020</c:v>
                </c:pt>
                <c:pt idx="7">
                  <c:v>15 - 17 June 2020</c:v>
                </c:pt>
                <c:pt idx="8">
                  <c:v>22 - 24 June 2020</c:v>
                </c:pt>
                <c:pt idx="9">
                  <c:v>29 June – 1 July 2020</c:v>
                </c:pt>
                <c:pt idx="10">
                  <c:v>6 – 8 July 2020</c:v>
                </c:pt>
                <c:pt idx="12">
                  <c:v>20 – 22 July 2020</c:v>
                </c:pt>
                <c:pt idx="14">
                  <c:v>3 – 5 August 2020</c:v>
                </c:pt>
                <c:pt idx="18">
                  <c:v>1 – 2 September 2020</c:v>
                </c:pt>
                <c:pt idx="20">
                  <c:v>14 - 16 September 2020</c:v>
                </c:pt>
                <c:pt idx="22">
                  <c:v>28 – 30 September 2020</c:v>
                </c:pt>
                <c:pt idx="24">
                  <c:v>12 - 14 October 2020</c:v>
                </c:pt>
                <c:pt idx="26">
                  <c:v>26 - 28 October 2020</c:v>
                </c:pt>
                <c:pt idx="28">
                  <c:v>9 - 11 November 2020</c:v>
                </c:pt>
                <c:pt idx="29">
                  <c:v>16 – 18 November 2020</c:v>
                </c:pt>
                <c:pt idx="30">
                  <c:v>23 – 25 November 2020</c:v>
                </c:pt>
                <c:pt idx="31">
                  <c:v>30 November – 2 December 2020</c:v>
                </c:pt>
                <c:pt idx="32">
                  <c:v>7 – 9 December 2020</c:v>
                </c:pt>
                <c:pt idx="33">
                  <c:v>14 – 16 December 2020</c:v>
                </c:pt>
                <c:pt idx="34">
                  <c:v>21 – 23 December 2020</c:v>
                </c:pt>
                <c:pt idx="35">
                  <c:v>28 – 30 December 2020</c:v>
                </c:pt>
                <c:pt idx="36">
                  <c:v>4 – 6 January 2021</c:v>
                </c:pt>
                <c:pt idx="37">
                  <c:v>11 – 13 January 2021</c:v>
                </c:pt>
                <c:pt idx="38">
                  <c:v>25 - 27 January 2021</c:v>
                </c:pt>
                <c:pt idx="40">
                  <c:v>8 – 10 February 2021</c:v>
                </c:pt>
                <c:pt idx="42">
                  <c:v>22 – 24 February 2021</c:v>
                </c:pt>
                <c:pt idx="44">
                  <c:v>8 – 10 March 2021</c:v>
                </c:pt>
                <c:pt idx="46">
                  <c:v>22 – 24 March 2021</c:v>
                </c:pt>
                <c:pt idx="48">
                  <c:v>5 – 7 April 2021</c:v>
                </c:pt>
                <c:pt idx="50">
                  <c:v>19 – 21 April 2021</c:v>
                </c:pt>
                <c:pt idx="52">
                  <c:v>4 – 5 May 2021</c:v>
                </c:pt>
                <c:pt idx="54">
                  <c:v>17 – 19 May 2021</c:v>
                </c:pt>
                <c:pt idx="56">
                  <c:v>1 – 2 June 2021</c:v>
                </c:pt>
                <c:pt idx="58">
                  <c:v>14 - 16 June 2021</c:v>
                </c:pt>
              </c:strCache>
              <c:extLst/>
            </c:strRef>
          </c:cat>
          <c:val>
            <c:numRef>
              <c:f>(SWEMWBS!$B$6:$AM$6,SWEMWBS!$AO$6:$BI$6)</c:f>
              <c:numCache>
                <c:formatCode>General</c:formatCode>
                <c:ptCount val="59"/>
                <c:pt idx="0">
                  <c:v>23.7</c:v>
                </c:pt>
                <c:pt idx="1">
                  <c:v>23.7</c:v>
                </c:pt>
                <c:pt idx="2">
                  <c:v>23.7</c:v>
                </c:pt>
                <c:pt idx="3">
                  <c:v>23.7</c:v>
                </c:pt>
                <c:pt idx="4">
                  <c:v>23.7</c:v>
                </c:pt>
                <c:pt idx="5">
                  <c:v>23.7</c:v>
                </c:pt>
                <c:pt idx="6">
                  <c:v>23.7</c:v>
                </c:pt>
                <c:pt idx="7">
                  <c:v>23.7</c:v>
                </c:pt>
                <c:pt idx="8">
                  <c:v>23.7</c:v>
                </c:pt>
                <c:pt idx="9">
                  <c:v>23.7</c:v>
                </c:pt>
                <c:pt idx="10">
                  <c:v>23.7</c:v>
                </c:pt>
                <c:pt idx="11">
                  <c:v>23.7</c:v>
                </c:pt>
                <c:pt idx="12">
                  <c:v>23.7</c:v>
                </c:pt>
                <c:pt idx="13">
                  <c:v>23.7</c:v>
                </c:pt>
                <c:pt idx="14">
                  <c:v>23.7</c:v>
                </c:pt>
                <c:pt idx="15">
                  <c:v>23.7</c:v>
                </c:pt>
                <c:pt idx="16">
                  <c:v>23.7</c:v>
                </c:pt>
                <c:pt idx="17">
                  <c:v>23.7</c:v>
                </c:pt>
                <c:pt idx="18">
                  <c:v>23.7</c:v>
                </c:pt>
                <c:pt idx="19">
                  <c:v>23.7</c:v>
                </c:pt>
                <c:pt idx="20">
                  <c:v>23.7</c:v>
                </c:pt>
                <c:pt idx="21">
                  <c:v>23.7</c:v>
                </c:pt>
                <c:pt idx="22">
                  <c:v>23.7</c:v>
                </c:pt>
                <c:pt idx="23">
                  <c:v>23.7</c:v>
                </c:pt>
                <c:pt idx="24">
                  <c:v>23.7</c:v>
                </c:pt>
                <c:pt idx="25">
                  <c:v>23.7</c:v>
                </c:pt>
                <c:pt idx="26">
                  <c:v>23.7</c:v>
                </c:pt>
                <c:pt idx="27">
                  <c:v>23.7</c:v>
                </c:pt>
                <c:pt idx="28">
                  <c:v>23.7</c:v>
                </c:pt>
                <c:pt idx="29">
                  <c:v>23.7</c:v>
                </c:pt>
                <c:pt idx="30">
                  <c:v>23.7</c:v>
                </c:pt>
                <c:pt idx="31">
                  <c:v>23.7</c:v>
                </c:pt>
                <c:pt idx="32">
                  <c:v>23.7</c:v>
                </c:pt>
                <c:pt idx="33">
                  <c:v>23.7</c:v>
                </c:pt>
                <c:pt idx="34">
                  <c:v>23.7</c:v>
                </c:pt>
                <c:pt idx="35">
                  <c:v>23.7</c:v>
                </c:pt>
                <c:pt idx="36">
                  <c:v>23.7</c:v>
                </c:pt>
                <c:pt idx="37">
                  <c:v>23.7</c:v>
                </c:pt>
                <c:pt idx="38">
                  <c:v>23.7</c:v>
                </c:pt>
                <c:pt idx="39">
                  <c:v>23.7</c:v>
                </c:pt>
                <c:pt idx="40">
                  <c:v>23.7</c:v>
                </c:pt>
                <c:pt idx="41">
                  <c:v>23.7</c:v>
                </c:pt>
                <c:pt idx="42">
                  <c:v>23.7</c:v>
                </c:pt>
                <c:pt idx="43">
                  <c:v>23.7</c:v>
                </c:pt>
                <c:pt idx="44">
                  <c:v>23.7</c:v>
                </c:pt>
                <c:pt idx="45">
                  <c:v>23.7</c:v>
                </c:pt>
                <c:pt idx="46">
                  <c:v>23.7</c:v>
                </c:pt>
                <c:pt idx="47">
                  <c:v>23.7</c:v>
                </c:pt>
                <c:pt idx="48">
                  <c:v>23.7</c:v>
                </c:pt>
                <c:pt idx="49">
                  <c:v>23.7</c:v>
                </c:pt>
                <c:pt idx="50">
                  <c:v>23.7</c:v>
                </c:pt>
                <c:pt idx="51">
                  <c:v>23.7</c:v>
                </c:pt>
                <c:pt idx="52">
                  <c:v>23.7</c:v>
                </c:pt>
                <c:pt idx="53">
                  <c:v>23.7</c:v>
                </c:pt>
                <c:pt idx="54">
                  <c:v>23.7</c:v>
                </c:pt>
                <c:pt idx="55">
                  <c:v>23.7</c:v>
                </c:pt>
                <c:pt idx="56">
                  <c:v>23.7</c:v>
                </c:pt>
                <c:pt idx="57">
                  <c:v>23.7</c:v>
                </c:pt>
                <c:pt idx="58">
                  <c:v>23.7</c:v>
                </c:pt>
              </c:numCache>
              <c:extLst/>
            </c:numRef>
          </c:val>
          <c:smooth val="0"/>
          <c:extLst>
            <c:ext xmlns:c16="http://schemas.microsoft.com/office/drawing/2014/chart" uri="{C3380CC4-5D6E-409C-BE32-E72D297353CC}">
              <c16:uniqueId val="{00000002-BA63-48B1-AB6A-C97DFDEE10A2}"/>
            </c:ext>
          </c:extLst>
        </c:ser>
        <c:ser>
          <c:idx val="4"/>
          <c:order val="4"/>
          <c:tx>
            <c:strRef>
              <c:f>SWEMWBS!$A$7</c:f>
              <c:strCache>
                <c:ptCount val="1"/>
                <c:pt idx="0">
                  <c:v>Female normative score</c:v>
                </c:pt>
              </c:strCache>
            </c:strRef>
          </c:tx>
          <c:spPr>
            <a:ln w="19050" cap="rnd">
              <a:solidFill>
                <a:schemeClr val="accent2">
                  <a:lumMod val="75000"/>
                </a:schemeClr>
              </a:solidFill>
              <a:prstDash val="dash"/>
              <a:round/>
            </a:ln>
            <a:effectLst/>
          </c:spPr>
          <c:marker>
            <c:symbol val="none"/>
          </c:marker>
          <c:cat>
            <c:strRef>
              <c:f>(SWEMWBS!$B$2:$AM$2,SWEMWBS!$AO$2:$BI$2)</c:f>
              <c:strCache>
                <c:ptCount val="59"/>
                <c:pt idx="0">
                  <c:v>27 - 29 April 2020</c:v>
                </c:pt>
                <c:pt idx="1">
                  <c:v>4 - 6 May 2020</c:v>
                </c:pt>
                <c:pt idx="2">
                  <c:v>11 - 13 May 2020</c:v>
                </c:pt>
                <c:pt idx="3">
                  <c:v>18 - 20 May 2020</c:v>
                </c:pt>
                <c:pt idx="4">
                  <c:v>26 - 27 May 2020</c:v>
                </c:pt>
                <c:pt idx="5">
                  <c:v>1 – 3 June 2020</c:v>
                </c:pt>
                <c:pt idx="6">
                  <c:v>8 – 10 June 2020</c:v>
                </c:pt>
                <c:pt idx="7">
                  <c:v>15 - 17 June 2020</c:v>
                </c:pt>
                <c:pt idx="8">
                  <c:v>22 - 24 June 2020</c:v>
                </c:pt>
                <c:pt idx="9">
                  <c:v>29 June – 1 July 2020</c:v>
                </c:pt>
                <c:pt idx="10">
                  <c:v>6 – 8 July 2020</c:v>
                </c:pt>
                <c:pt idx="12">
                  <c:v>20 – 22 July 2020</c:v>
                </c:pt>
                <c:pt idx="14">
                  <c:v>3 – 5 August 2020</c:v>
                </c:pt>
                <c:pt idx="18">
                  <c:v>1 – 2 September 2020</c:v>
                </c:pt>
                <c:pt idx="20">
                  <c:v>14 - 16 September 2020</c:v>
                </c:pt>
                <c:pt idx="22">
                  <c:v>28 – 30 September 2020</c:v>
                </c:pt>
                <c:pt idx="24">
                  <c:v>12 - 14 October 2020</c:v>
                </c:pt>
                <c:pt idx="26">
                  <c:v>26 - 28 October 2020</c:v>
                </c:pt>
                <c:pt idx="28">
                  <c:v>9 - 11 November 2020</c:v>
                </c:pt>
                <c:pt idx="29">
                  <c:v>16 – 18 November 2020</c:v>
                </c:pt>
                <c:pt idx="30">
                  <c:v>23 – 25 November 2020</c:v>
                </c:pt>
                <c:pt idx="31">
                  <c:v>30 November – 2 December 2020</c:v>
                </c:pt>
                <c:pt idx="32">
                  <c:v>7 – 9 December 2020</c:v>
                </c:pt>
                <c:pt idx="33">
                  <c:v>14 – 16 December 2020</c:v>
                </c:pt>
                <c:pt idx="34">
                  <c:v>21 – 23 December 2020</c:v>
                </c:pt>
                <c:pt idx="35">
                  <c:v>28 – 30 December 2020</c:v>
                </c:pt>
                <c:pt idx="36">
                  <c:v>4 – 6 January 2021</c:v>
                </c:pt>
                <c:pt idx="37">
                  <c:v>11 – 13 January 2021</c:v>
                </c:pt>
                <c:pt idx="38">
                  <c:v>25 - 27 January 2021</c:v>
                </c:pt>
                <c:pt idx="40">
                  <c:v>8 – 10 February 2021</c:v>
                </c:pt>
                <c:pt idx="42">
                  <c:v>22 – 24 February 2021</c:v>
                </c:pt>
                <c:pt idx="44">
                  <c:v>8 – 10 March 2021</c:v>
                </c:pt>
                <c:pt idx="46">
                  <c:v>22 – 24 March 2021</c:v>
                </c:pt>
                <c:pt idx="48">
                  <c:v>5 – 7 April 2021</c:v>
                </c:pt>
                <c:pt idx="50">
                  <c:v>19 – 21 April 2021</c:v>
                </c:pt>
                <c:pt idx="52">
                  <c:v>4 – 5 May 2021</c:v>
                </c:pt>
                <c:pt idx="54">
                  <c:v>17 – 19 May 2021</c:v>
                </c:pt>
                <c:pt idx="56">
                  <c:v>1 – 2 June 2021</c:v>
                </c:pt>
                <c:pt idx="58">
                  <c:v>14 - 16 June 2021</c:v>
                </c:pt>
              </c:strCache>
              <c:extLst/>
            </c:strRef>
          </c:cat>
          <c:val>
            <c:numRef>
              <c:f>(SWEMWBS!$B$7:$AM$7,SWEMWBS!$AO$7:$BI$7)</c:f>
              <c:numCache>
                <c:formatCode>General</c:formatCode>
                <c:ptCount val="59"/>
                <c:pt idx="0">
                  <c:v>23.2</c:v>
                </c:pt>
                <c:pt idx="1">
                  <c:v>23.2</c:v>
                </c:pt>
                <c:pt idx="2">
                  <c:v>23.2</c:v>
                </c:pt>
                <c:pt idx="3">
                  <c:v>23.2</c:v>
                </c:pt>
                <c:pt idx="4">
                  <c:v>23.2</c:v>
                </c:pt>
                <c:pt idx="5">
                  <c:v>23.2</c:v>
                </c:pt>
                <c:pt idx="6">
                  <c:v>23.2</c:v>
                </c:pt>
                <c:pt idx="7">
                  <c:v>23.2</c:v>
                </c:pt>
                <c:pt idx="8">
                  <c:v>23.2</c:v>
                </c:pt>
                <c:pt idx="9">
                  <c:v>23.2</c:v>
                </c:pt>
                <c:pt idx="10">
                  <c:v>23.2</c:v>
                </c:pt>
                <c:pt idx="11">
                  <c:v>23.2</c:v>
                </c:pt>
                <c:pt idx="12">
                  <c:v>23.2</c:v>
                </c:pt>
                <c:pt idx="13">
                  <c:v>23.2</c:v>
                </c:pt>
                <c:pt idx="14">
                  <c:v>23.2</c:v>
                </c:pt>
                <c:pt idx="15">
                  <c:v>23.2</c:v>
                </c:pt>
                <c:pt idx="16">
                  <c:v>23.2</c:v>
                </c:pt>
                <c:pt idx="17">
                  <c:v>23.2</c:v>
                </c:pt>
                <c:pt idx="18">
                  <c:v>23.2</c:v>
                </c:pt>
                <c:pt idx="19">
                  <c:v>23.2</c:v>
                </c:pt>
                <c:pt idx="20">
                  <c:v>23.2</c:v>
                </c:pt>
                <c:pt idx="21">
                  <c:v>23.2</c:v>
                </c:pt>
                <c:pt idx="22">
                  <c:v>23.2</c:v>
                </c:pt>
                <c:pt idx="23">
                  <c:v>23.2</c:v>
                </c:pt>
                <c:pt idx="24">
                  <c:v>23.2</c:v>
                </c:pt>
                <c:pt idx="25">
                  <c:v>23.2</c:v>
                </c:pt>
                <c:pt idx="26">
                  <c:v>23.2</c:v>
                </c:pt>
                <c:pt idx="27">
                  <c:v>23.2</c:v>
                </c:pt>
                <c:pt idx="28">
                  <c:v>23.2</c:v>
                </c:pt>
                <c:pt idx="29">
                  <c:v>23.2</c:v>
                </c:pt>
                <c:pt idx="30">
                  <c:v>23.2</c:v>
                </c:pt>
                <c:pt idx="31">
                  <c:v>23.2</c:v>
                </c:pt>
                <c:pt idx="32">
                  <c:v>23.2</c:v>
                </c:pt>
                <c:pt idx="33">
                  <c:v>23.2</c:v>
                </c:pt>
                <c:pt idx="34">
                  <c:v>23.2</c:v>
                </c:pt>
                <c:pt idx="35">
                  <c:v>23.2</c:v>
                </c:pt>
                <c:pt idx="36">
                  <c:v>23.2</c:v>
                </c:pt>
                <c:pt idx="37">
                  <c:v>23.2</c:v>
                </c:pt>
                <c:pt idx="38">
                  <c:v>23.2</c:v>
                </c:pt>
                <c:pt idx="39">
                  <c:v>23.2</c:v>
                </c:pt>
                <c:pt idx="40">
                  <c:v>23.2</c:v>
                </c:pt>
                <c:pt idx="41">
                  <c:v>23.2</c:v>
                </c:pt>
                <c:pt idx="42">
                  <c:v>23.2</c:v>
                </c:pt>
                <c:pt idx="43">
                  <c:v>23.2</c:v>
                </c:pt>
                <c:pt idx="44">
                  <c:v>23.2</c:v>
                </c:pt>
                <c:pt idx="45">
                  <c:v>23.2</c:v>
                </c:pt>
                <c:pt idx="46">
                  <c:v>23.2</c:v>
                </c:pt>
                <c:pt idx="47">
                  <c:v>23.2</c:v>
                </c:pt>
                <c:pt idx="48">
                  <c:v>23.2</c:v>
                </c:pt>
                <c:pt idx="49">
                  <c:v>23.2</c:v>
                </c:pt>
                <c:pt idx="50">
                  <c:v>23.2</c:v>
                </c:pt>
                <c:pt idx="51">
                  <c:v>23.2</c:v>
                </c:pt>
                <c:pt idx="52">
                  <c:v>23.2</c:v>
                </c:pt>
                <c:pt idx="53">
                  <c:v>23.2</c:v>
                </c:pt>
                <c:pt idx="54">
                  <c:v>23.2</c:v>
                </c:pt>
                <c:pt idx="55">
                  <c:v>23.2</c:v>
                </c:pt>
                <c:pt idx="56">
                  <c:v>23.2</c:v>
                </c:pt>
                <c:pt idx="57">
                  <c:v>23.2</c:v>
                </c:pt>
                <c:pt idx="58">
                  <c:v>23.2</c:v>
                </c:pt>
              </c:numCache>
              <c:extLst/>
            </c:numRef>
          </c:val>
          <c:smooth val="0"/>
          <c:extLst>
            <c:ext xmlns:c16="http://schemas.microsoft.com/office/drawing/2014/chart" uri="{C3380CC4-5D6E-409C-BE32-E72D297353CC}">
              <c16:uniqueId val="{00000003-BA63-48B1-AB6A-C97DFDEE10A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50147120"/>
        <c:axId val="450150072"/>
        <c:extLst>
          <c:ext xmlns:c15="http://schemas.microsoft.com/office/drawing/2012/chart" uri="{02D57815-91ED-43cb-92C2-25804820EDAC}">
            <c15:filteredLine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SWEMWBS!$A$5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strRef>
                    <c:extLst>
                      <c:ext uri="{02D57815-91ED-43cb-92C2-25804820EDAC}">
                        <c15:formulaRef>
                          <c15:sqref>(SWEMWBS!$B$2:$AM$2,SWEMWBS!$AO$2:$BI$2)</c15:sqref>
                        </c15:formulaRef>
                      </c:ext>
                    </c:extLst>
                    <c:strCache>
                      <c:ptCount val="59"/>
                      <c:pt idx="0">
                        <c:v>27 - 29 April 2020</c:v>
                      </c:pt>
                      <c:pt idx="1">
                        <c:v>4 - 6 May 2020</c:v>
                      </c:pt>
                      <c:pt idx="2">
                        <c:v>11 - 13 May 2020</c:v>
                      </c:pt>
                      <c:pt idx="3">
                        <c:v>18 - 20 May 2020</c:v>
                      </c:pt>
                      <c:pt idx="4">
                        <c:v>26 - 27 May 2020</c:v>
                      </c:pt>
                      <c:pt idx="5">
                        <c:v>1 – 3 June 2020</c:v>
                      </c:pt>
                      <c:pt idx="6">
                        <c:v>8 – 10 June 2020</c:v>
                      </c:pt>
                      <c:pt idx="7">
                        <c:v>15 - 17 June 2020</c:v>
                      </c:pt>
                      <c:pt idx="8">
                        <c:v>22 - 24 June 2020</c:v>
                      </c:pt>
                      <c:pt idx="9">
                        <c:v>29 June – 1 July 2020</c:v>
                      </c:pt>
                      <c:pt idx="10">
                        <c:v>6 – 8 July 2020</c:v>
                      </c:pt>
                      <c:pt idx="12">
                        <c:v>20 – 22 July 2020</c:v>
                      </c:pt>
                      <c:pt idx="14">
                        <c:v>3 – 5 August 2020</c:v>
                      </c:pt>
                      <c:pt idx="18">
                        <c:v>1 – 2 September 2020</c:v>
                      </c:pt>
                      <c:pt idx="20">
                        <c:v>14 - 16 September 2020</c:v>
                      </c:pt>
                      <c:pt idx="22">
                        <c:v>28 – 30 September 2020</c:v>
                      </c:pt>
                      <c:pt idx="24">
                        <c:v>12 - 14 October 2020</c:v>
                      </c:pt>
                      <c:pt idx="26">
                        <c:v>26 - 28 October 2020</c:v>
                      </c:pt>
                      <c:pt idx="28">
                        <c:v>9 - 11 November 2020</c:v>
                      </c:pt>
                      <c:pt idx="29">
                        <c:v>16 – 18 November 2020</c:v>
                      </c:pt>
                      <c:pt idx="30">
                        <c:v>23 – 25 November 2020</c:v>
                      </c:pt>
                      <c:pt idx="31">
                        <c:v>30 November – 2 December 2020</c:v>
                      </c:pt>
                      <c:pt idx="32">
                        <c:v>7 – 9 December 2020</c:v>
                      </c:pt>
                      <c:pt idx="33">
                        <c:v>14 – 16 December 2020</c:v>
                      </c:pt>
                      <c:pt idx="34">
                        <c:v>21 – 23 December 2020</c:v>
                      </c:pt>
                      <c:pt idx="35">
                        <c:v>28 – 30 December 2020</c:v>
                      </c:pt>
                      <c:pt idx="36">
                        <c:v>4 – 6 January 2021</c:v>
                      </c:pt>
                      <c:pt idx="37">
                        <c:v>11 – 13 January 2021</c:v>
                      </c:pt>
                      <c:pt idx="38">
                        <c:v>25 - 27 January 2021</c:v>
                      </c:pt>
                      <c:pt idx="40">
                        <c:v>8 – 10 February 2021</c:v>
                      </c:pt>
                      <c:pt idx="42">
                        <c:v>22 – 24 February 2021</c:v>
                      </c:pt>
                      <c:pt idx="44">
                        <c:v>8 – 10 March 2021</c:v>
                      </c:pt>
                      <c:pt idx="46">
                        <c:v>22 – 24 March 2021</c:v>
                      </c:pt>
                      <c:pt idx="48">
                        <c:v>5 – 7 April 2021</c:v>
                      </c:pt>
                      <c:pt idx="50">
                        <c:v>19 – 21 April 2021</c:v>
                      </c:pt>
                      <c:pt idx="52">
                        <c:v>4 – 5 May 2021</c:v>
                      </c:pt>
                      <c:pt idx="54">
                        <c:v>17 – 19 May 2021</c:v>
                      </c:pt>
                      <c:pt idx="56">
                        <c:v>1 – 2 June 2021</c:v>
                      </c:pt>
                      <c:pt idx="58">
                        <c:v>14 - 16 June 2021</c:v>
                      </c:pt>
                    </c:strCache>
                  </c:strRef>
                </c:cat>
                <c:val>
                  <c:numRef>
                    <c:extLst>
                      <c:ext uri="{02D57815-91ED-43cb-92C2-25804820EDAC}">
                        <c15:formulaRef>
                          <c15:sqref>(SWEMWBS!$B$5:$AM$5,SWEMWBS!$AO$5:$BE$5)</c15:sqref>
                        </c15:formulaRef>
                      </c:ext>
                    </c:extLst>
                    <c:numCache>
                      <c:formatCode>General</c:formatCode>
                      <c:ptCount val="55"/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4-BA63-48B1-AB6A-C97DFDEE10A2}"/>
                  </c:ext>
                </c:extLst>
              </c15:ser>
            </c15:filteredLineSeries>
          </c:ext>
        </c:extLst>
      </c:lineChart>
      <c:catAx>
        <c:axId val="45014712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Dat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0150072"/>
        <c:crosses val="autoZero"/>
        <c:auto val="1"/>
        <c:lblAlgn val="ctr"/>
        <c:lblOffset val="100"/>
        <c:noMultiLvlLbl val="0"/>
      </c:catAx>
      <c:valAx>
        <c:axId val="450150072"/>
        <c:scaling>
          <c:orientation val="minMax"/>
          <c:max val="25"/>
          <c:min val="2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sz="1000" b="0" i="0" u="none" strike="noStrike" baseline="0"/>
                  <a:t>Mean</a:t>
                </a:r>
                <a:endParaRPr lang="en-GB"/>
              </a:p>
            </c:rich>
          </c:tx>
          <c:layout>
            <c:manualLayout>
              <c:xMode val="edge"/>
              <c:yMode val="edge"/>
              <c:x val="3.8568032038475093E-2"/>
              <c:y val="0.25950348250150479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01471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span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7B765CF4DBFAF4F80B6A90F818ED323" ma:contentTypeVersion="13" ma:contentTypeDescription="Create a new document." ma:contentTypeScope="" ma:versionID="cff31a119faa7436bbf9903dab0dd905">
  <xsd:schema xmlns:xsd="http://www.w3.org/2001/XMLSchema" xmlns:xs="http://www.w3.org/2001/XMLSchema" xmlns:p="http://schemas.microsoft.com/office/2006/metadata/properties" xmlns:ns3="c654bb1c-410e-4a38-b505-6f07733a1d60" xmlns:ns4="0ea1de50-1813-4d1d-b536-0d1728e64504" targetNamespace="http://schemas.microsoft.com/office/2006/metadata/properties" ma:root="true" ma:fieldsID="51303e9344c03dbc554cb40a31641007" ns3:_="" ns4:_="">
    <xsd:import namespace="c654bb1c-410e-4a38-b505-6f07733a1d60"/>
    <xsd:import namespace="0ea1de50-1813-4d1d-b536-0d1728e6450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654bb1c-410e-4a38-b505-6f07733a1d6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ea1de50-1813-4d1d-b536-0d1728e64504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E5EC1B3-401D-444B-B4DA-6F92669EABC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3F5F400-59D2-465F-A53B-A2B7D7FC49D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654bb1c-410e-4a38-b505-6f07733a1d60"/>
    <ds:schemaRef ds:uri="0ea1de50-1813-4d1d-b536-0d1728e6450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5A99DFE-A8B9-4639-B9AD-87EA4015549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362</Words>
  <Characters>7764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h, Louise</dc:creator>
  <cp:keywords/>
  <dc:description/>
  <cp:lastModifiedBy>Smith, Louise</cp:lastModifiedBy>
  <cp:revision>2</cp:revision>
  <dcterms:created xsi:type="dcterms:W3CDTF">2022-02-07T11:13:00Z</dcterms:created>
  <dcterms:modified xsi:type="dcterms:W3CDTF">2022-02-07T1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7B765CF4DBFAF4F80B6A90F818ED323</vt:lpwstr>
  </property>
</Properties>
</file>